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1054" w:type="dxa"/>
        <w:tblLayout w:type="fixed"/>
        <w:tblLook w:val="04A0" w:firstRow="1" w:lastRow="0" w:firstColumn="1" w:lastColumn="0" w:noHBand="0" w:noVBand="1"/>
      </w:tblPr>
      <w:tblGrid>
        <w:gridCol w:w="250"/>
        <w:gridCol w:w="1026"/>
        <w:gridCol w:w="6379"/>
        <w:gridCol w:w="2977"/>
        <w:gridCol w:w="422"/>
      </w:tblGrid>
      <w:tr w:rsidR="002E4078" w:rsidRPr="001A3A1A" w14:paraId="5522C2D1" w14:textId="77777777" w:rsidTr="002E4078">
        <w:trPr>
          <w:gridAfter w:val="1"/>
          <w:wAfter w:w="422" w:type="dxa"/>
        </w:trPr>
        <w:tc>
          <w:tcPr>
            <w:tcW w:w="1276" w:type="dxa"/>
            <w:gridSpan w:val="2"/>
            <w:vAlign w:val="center"/>
          </w:tcPr>
          <w:p w14:paraId="5B322342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noProof/>
                <w:sz w:val="24"/>
              </w:rPr>
            </w:pPr>
            <w:bookmarkStart w:id="0" w:name="_Hlk487111443"/>
            <w:bookmarkEnd w:id="0"/>
          </w:p>
        </w:tc>
        <w:tc>
          <w:tcPr>
            <w:tcW w:w="6379" w:type="dxa"/>
          </w:tcPr>
          <w:p w14:paraId="2D7F7C76" w14:textId="6A391017" w:rsidR="002E4078" w:rsidRPr="001A3A1A" w:rsidRDefault="002E4078" w:rsidP="008B3D64">
            <w:pPr>
              <w:tabs>
                <w:tab w:val="center" w:pos="4252"/>
                <w:tab w:val="right" w:pos="8504"/>
              </w:tabs>
              <w:spacing w:line="240" w:lineRule="auto"/>
              <w:rPr>
                <w:rFonts w:eastAsia="Calibri"/>
                <w:b/>
                <w:sz w:val="24"/>
              </w:rPr>
            </w:pPr>
          </w:p>
        </w:tc>
        <w:tc>
          <w:tcPr>
            <w:tcW w:w="2977" w:type="dxa"/>
            <w:vAlign w:val="center"/>
          </w:tcPr>
          <w:p w14:paraId="0ED67A69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noProof/>
                <w:sz w:val="24"/>
              </w:rPr>
            </w:pPr>
          </w:p>
        </w:tc>
      </w:tr>
      <w:tr w:rsidR="002E4078" w:rsidRPr="001A3A1A" w14:paraId="3FE6E1F8" w14:textId="77777777" w:rsidTr="002E4078">
        <w:trPr>
          <w:gridAfter w:val="1"/>
          <w:wAfter w:w="422" w:type="dxa"/>
        </w:trPr>
        <w:tc>
          <w:tcPr>
            <w:tcW w:w="1276" w:type="dxa"/>
            <w:gridSpan w:val="2"/>
            <w:vAlign w:val="center"/>
          </w:tcPr>
          <w:p w14:paraId="3198C05E" w14:textId="2A2B4482" w:rsidR="002E4078" w:rsidRPr="001A3A1A" w:rsidRDefault="002E4078" w:rsidP="002E4078">
            <w:pPr>
              <w:tabs>
                <w:tab w:val="left" w:pos="195"/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  <w:tc>
          <w:tcPr>
            <w:tcW w:w="6379" w:type="dxa"/>
          </w:tcPr>
          <w:p w14:paraId="4C1893F7" w14:textId="77777777" w:rsidR="002E4078" w:rsidRDefault="002E4078" w:rsidP="008B3D64">
            <w:pPr>
              <w:tabs>
                <w:tab w:val="center" w:pos="4252"/>
                <w:tab w:val="right" w:pos="8504"/>
              </w:tabs>
              <w:spacing w:line="240" w:lineRule="auto"/>
              <w:rPr>
                <w:rFonts w:eastAsia="Calibri"/>
                <w:b/>
                <w:sz w:val="24"/>
              </w:rPr>
            </w:pPr>
          </w:p>
          <w:p w14:paraId="65F13EF3" w14:textId="77777777" w:rsidR="002E4078" w:rsidRPr="00520A81" w:rsidRDefault="002E4078" w:rsidP="002E4078">
            <w:pPr>
              <w:tabs>
                <w:tab w:val="center" w:pos="4252"/>
                <w:tab w:val="right" w:pos="8504"/>
              </w:tabs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520A81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UNIVERSIDADE FEDERAL DE UBERLÂNDIA</w:t>
            </w:r>
          </w:p>
          <w:p w14:paraId="343027B5" w14:textId="56243C1D" w:rsidR="002E4078" w:rsidRPr="00520A81" w:rsidRDefault="00520A81" w:rsidP="002E4078">
            <w:pPr>
              <w:tabs>
                <w:tab w:val="center" w:pos="4252"/>
                <w:tab w:val="right" w:pos="8504"/>
              </w:tabs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520A81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PROGRAMA DE PÓS GRADUAÇÃO EM CIÊNCIA DA COMPUTAÇÃO</w:t>
            </w:r>
          </w:p>
          <w:p w14:paraId="36702365" w14:textId="0F994DBC" w:rsidR="002E4078" w:rsidRPr="001A3A1A" w:rsidRDefault="002E4078" w:rsidP="002E4078">
            <w:pPr>
              <w:spacing w:line="240" w:lineRule="auto"/>
              <w:jc w:val="center"/>
              <w:rPr>
                <w:sz w:val="24"/>
              </w:rPr>
            </w:pPr>
          </w:p>
        </w:tc>
        <w:tc>
          <w:tcPr>
            <w:tcW w:w="2977" w:type="dxa"/>
            <w:vAlign w:val="center"/>
          </w:tcPr>
          <w:p w14:paraId="070AAEF7" w14:textId="58EFF642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</w:tr>
      <w:tr w:rsidR="002E4078" w:rsidRPr="001A3A1A" w14:paraId="0EF94739" w14:textId="77777777" w:rsidTr="002E4078">
        <w:tc>
          <w:tcPr>
            <w:tcW w:w="250" w:type="dxa"/>
            <w:vAlign w:val="center"/>
            <w:hideMark/>
          </w:tcPr>
          <w:p w14:paraId="1777AF54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  <w:tc>
          <w:tcPr>
            <w:tcW w:w="10804" w:type="dxa"/>
            <w:gridSpan w:val="4"/>
            <w:hideMark/>
          </w:tcPr>
          <w:p w14:paraId="658DE0E3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rPr>
                <w:rFonts w:eastAsia="Calibri"/>
                <w:b/>
                <w:sz w:val="24"/>
              </w:rPr>
            </w:pPr>
          </w:p>
        </w:tc>
      </w:tr>
    </w:tbl>
    <w:p w14:paraId="0C2E189F" w14:textId="77777777" w:rsidR="002E4078" w:rsidRDefault="002E4078" w:rsidP="002E4078">
      <w:pPr>
        <w:spacing w:after="120"/>
        <w:rPr>
          <w:sz w:val="24"/>
        </w:rPr>
      </w:pPr>
    </w:p>
    <w:p w14:paraId="5F73471A" w14:textId="77777777" w:rsidR="002E4078" w:rsidRDefault="002E4078" w:rsidP="002E4078">
      <w:pPr>
        <w:spacing w:after="120"/>
        <w:rPr>
          <w:sz w:val="24"/>
        </w:rPr>
      </w:pPr>
    </w:p>
    <w:p w14:paraId="647BAB40" w14:textId="77777777" w:rsidR="002E4078" w:rsidRPr="009C1007" w:rsidRDefault="002E4078" w:rsidP="002E4078"/>
    <w:p w14:paraId="7765AB49" w14:textId="77777777" w:rsidR="002E4078" w:rsidRPr="009C1007" w:rsidRDefault="002E4078" w:rsidP="002E4078"/>
    <w:p w14:paraId="12690516" w14:textId="020D5D83" w:rsidR="002E4078" w:rsidRPr="002E4078" w:rsidRDefault="00FA08A6" w:rsidP="002E4078">
      <w:pPr>
        <w:jc w:val="center"/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 xml:space="preserve">Implementação </w:t>
      </w:r>
      <w:r w:rsidR="00A3425D">
        <w:rPr>
          <w:rFonts w:ascii="Times New Roman" w:hAnsi="Times New Roman" w:cs="Times New Roman"/>
          <w:b/>
          <w:sz w:val="32"/>
        </w:rPr>
        <w:t>do</w:t>
      </w:r>
      <w:r w:rsidRPr="00FA08A6">
        <w:rPr>
          <w:rFonts w:ascii="Times New Roman" w:hAnsi="Times New Roman" w:cs="Times New Roman"/>
          <w:b/>
          <w:sz w:val="32"/>
        </w:rPr>
        <w:t xml:space="preserve"> algoritmo genético para resolver problemas de </w:t>
      </w:r>
      <w:proofErr w:type="spellStart"/>
      <w:r w:rsidRPr="00FA08A6">
        <w:rPr>
          <w:rFonts w:ascii="Times New Roman" w:hAnsi="Times New Roman" w:cs="Times New Roman"/>
          <w:b/>
          <w:sz w:val="32"/>
        </w:rPr>
        <w:t>criptoaritmética</w:t>
      </w:r>
      <w:proofErr w:type="spellEnd"/>
      <w:r w:rsidRPr="00FA08A6">
        <w:rPr>
          <w:rFonts w:ascii="Times New Roman" w:hAnsi="Times New Roman" w:cs="Times New Roman"/>
          <w:b/>
          <w:sz w:val="32"/>
        </w:rPr>
        <w:t>.</w:t>
      </w:r>
    </w:p>
    <w:p w14:paraId="61F4D051" w14:textId="3A70375C" w:rsidR="002E4078" w:rsidRPr="008B4809" w:rsidRDefault="002E4078" w:rsidP="00FA08A6">
      <w:pPr>
        <w:pStyle w:val="Autor"/>
        <w:jc w:val="left"/>
        <w:rPr>
          <w:rFonts w:ascii="Times New Roman" w:hAnsi="Times New Roman"/>
        </w:rPr>
      </w:pPr>
    </w:p>
    <w:p w14:paraId="07E89D87" w14:textId="77777777" w:rsidR="002E4078" w:rsidRDefault="002E4078" w:rsidP="002E4078">
      <w:pPr>
        <w:jc w:val="center"/>
      </w:pPr>
    </w:p>
    <w:p w14:paraId="01EFFF51" w14:textId="77777777" w:rsidR="002E4078" w:rsidRDefault="002E4078" w:rsidP="002E4078">
      <w:pPr>
        <w:jc w:val="center"/>
      </w:pPr>
    </w:p>
    <w:p w14:paraId="08C72350" w14:textId="77777777" w:rsidR="008B3D64" w:rsidRDefault="008B3D64" w:rsidP="002E4078">
      <w:pPr>
        <w:jc w:val="center"/>
      </w:pPr>
    </w:p>
    <w:p w14:paraId="12DE62F6" w14:textId="77777777" w:rsidR="008B3D64" w:rsidRDefault="008B3D64" w:rsidP="002E4078">
      <w:pPr>
        <w:jc w:val="center"/>
      </w:pPr>
    </w:p>
    <w:p w14:paraId="771E5422" w14:textId="77777777" w:rsidR="008B3D64" w:rsidRDefault="008B3D64" w:rsidP="002E4078">
      <w:pPr>
        <w:jc w:val="center"/>
      </w:pPr>
    </w:p>
    <w:p w14:paraId="6F226D89" w14:textId="77777777" w:rsidR="002E4078" w:rsidRDefault="002E4078" w:rsidP="002E4078"/>
    <w:p w14:paraId="6EDCA549" w14:textId="2FED3EC0" w:rsidR="002E4078" w:rsidRPr="002E4078" w:rsidRDefault="00FA08A6" w:rsidP="002E407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Elias de Abreu Domingos da Silva</w:t>
      </w:r>
    </w:p>
    <w:p w14:paraId="0BABF1FE" w14:textId="77777777" w:rsidR="002E4078" w:rsidRDefault="002E4078" w:rsidP="002E4078">
      <w:pPr>
        <w:rPr>
          <w:b/>
        </w:rPr>
      </w:pPr>
    </w:p>
    <w:p w14:paraId="5E6F4249" w14:textId="77777777" w:rsidR="002E4078" w:rsidRDefault="002E4078" w:rsidP="002E4078">
      <w:pPr>
        <w:rPr>
          <w:b/>
        </w:rPr>
      </w:pPr>
    </w:p>
    <w:p w14:paraId="6D4EE061" w14:textId="77777777" w:rsidR="002E4078" w:rsidRPr="00B847CF" w:rsidRDefault="002E4078" w:rsidP="002E4078">
      <w:pPr>
        <w:rPr>
          <w:b/>
        </w:rPr>
      </w:pPr>
    </w:p>
    <w:p w14:paraId="0602DEBB" w14:textId="77777777" w:rsidR="002E4078" w:rsidRDefault="002E4078" w:rsidP="002E4078">
      <w:pPr>
        <w:rPr>
          <w:b/>
        </w:rPr>
      </w:pPr>
    </w:p>
    <w:p w14:paraId="37275838" w14:textId="77777777" w:rsidR="00FA2863" w:rsidRDefault="00FA2863" w:rsidP="002E4078">
      <w:pPr>
        <w:rPr>
          <w:b/>
        </w:rPr>
      </w:pPr>
    </w:p>
    <w:p w14:paraId="7B701D3A" w14:textId="77777777" w:rsidR="002E4078" w:rsidRPr="00B90923" w:rsidRDefault="007E532E" w:rsidP="002E4078">
      <w:pPr>
        <w:pStyle w:val="CidadeAno"/>
        <w:rPr>
          <w:rFonts w:ascii="Times New Roman" w:hAnsi="Times New Roman"/>
          <w:b/>
          <w:sz w:val="28"/>
        </w:rPr>
      </w:pPr>
      <w:r w:rsidRPr="00B90923">
        <w:rPr>
          <w:rFonts w:ascii="Times New Roman" w:hAnsi="Times New Roman"/>
          <w:b/>
          <w:sz w:val="28"/>
        </w:rPr>
        <w:t>Uberlândia</w:t>
      </w:r>
    </w:p>
    <w:p w14:paraId="171E45D0" w14:textId="77777777" w:rsidR="002E4078" w:rsidRPr="00B90923" w:rsidRDefault="002E4078" w:rsidP="002E4078">
      <w:pPr>
        <w:pStyle w:val="CidadeAno"/>
        <w:rPr>
          <w:rFonts w:ascii="Times New Roman" w:hAnsi="Times New Roman"/>
          <w:b/>
          <w:sz w:val="28"/>
        </w:rPr>
        <w:sectPr w:rsidR="002E4078" w:rsidRPr="00B90923" w:rsidSect="002E4078">
          <w:footerReference w:type="default" r:id="rId7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  <w:r w:rsidRPr="00B90923">
        <w:rPr>
          <w:rFonts w:ascii="Times New Roman" w:hAnsi="Times New Roman"/>
          <w:b/>
          <w:sz w:val="28"/>
        </w:rPr>
        <w:t>2019</w:t>
      </w:r>
    </w:p>
    <w:p w14:paraId="7C2E8EDD" w14:textId="4388DAF4" w:rsidR="004F16E9" w:rsidRPr="00FA08A6" w:rsidRDefault="009D50FA" w:rsidP="00FA08A6">
      <w:pPr>
        <w:pStyle w:val="Subttul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4F16E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1. INTRODUÇÃO</w:t>
      </w:r>
    </w:p>
    <w:p w14:paraId="173EECAB" w14:textId="688482F9" w:rsidR="004B6546" w:rsidRDefault="00742BC6" w:rsidP="00102DA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 w:rsidRPr="002546BF">
        <w:rPr>
          <w:rFonts w:ascii="Times New Roman" w:hAnsi="Times New Roman" w:cs="Times New Roman"/>
          <w:sz w:val="24"/>
        </w:rPr>
        <w:t xml:space="preserve">O presente trabalho tem como objetivo </w:t>
      </w:r>
      <w:r w:rsidR="00FA08A6">
        <w:rPr>
          <w:rFonts w:ascii="Times New Roman" w:hAnsi="Times New Roman" w:cs="Times New Roman"/>
          <w:sz w:val="24"/>
        </w:rPr>
        <w:t xml:space="preserve">apresentar </w:t>
      </w:r>
      <w:r w:rsidR="001C3592">
        <w:rPr>
          <w:rFonts w:ascii="Times New Roman" w:hAnsi="Times New Roman" w:cs="Times New Roman"/>
          <w:sz w:val="24"/>
        </w:rPr>
        <w:t>o</w:t>
      </w:r>
      <w:r w:rsidR="00FA08A6">
        <w:rPr>
          <w:rFonts w:ascii="Times New Roman" w:hAnsi="Times New Roman" w:cs="Times New Roman"/>
          <w:sz w:val="24"/>
        </w:rPr>
        <w:t xml:space="preserve"> algoritmo genético para resolução de problemas de </w:t>
      </w:r>
      <w:proofErr w:type="spellStart"/>
      <w:r w:rsidR="00FA08A6" w:rsidRPr="00FA08A6">
        <w:rPr>
          <w:rFonts w:ascii="Times New Roman" w:hAnsi="Times New Roman" w:cs="Times New Roman"/>
          <w:sz w:val="24"/>
        </w:rPr>
        <w:t>criptoaritmética</w:t>
      </w:r>
      <w:proofErr w:type="spellEnd"/>
      <w:r w:rsidR="00FA08A6" w:rsidRPr="00FA08A6">
        <w:rPr>
          <w:rFonts w:ascii="Times New Roman" w:hAnsi="Times New Roman" w:cs="Times New Roman"/>
          <w:sz w:val="24"/>
        </w:rPr>
        <w:t>.</w:t>
      </w:r>
      <w:r w:rsidR="00FA08A6">
        <w:rPr>
          <w:rFonts w:ascii="Times New Roman" w:hAnsi="Times New Roman" w:cs="Times New Roman"/>
          <w:sz w:val="24"/>
        </w:rPr>
        <w:t xml:space="preserve"> No decorrer do trabalho será apresentado os testes realizados para tal solução com diversos paramentos de seleção, crossover e mutação</w:t>
      </w:r>
      <w:r w:rsidR="003D63F9">
        <w:rPr>
          <w:rFonts w:ascii="Times New Roman" w:hAnsi="Times New Roman" w:cs="Times New Roman"/>
          <w:sz w:val="24"/>
        </w:rPr>
        <w:t>.</w:t>
      </w:r>
    </w:p>
    <w:p w14:paraId="45C69D45" w14:textId="77777777" w:rsidR="0065402A" w:rsidRPr="00102DA8" w:rsidRDefault="0065402A" w:rsidP="00102DA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</w:p>
    <w:p w14:paraId="640A0B53" w14:textId="3780985F" w:rsidR="009D50FA" w:rsidRDefault="00365EE2" w:rsidP="009A073F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. ALGORITMO PARA SOLUCIONAR O PROBLEMA (SEND+MORE=MONEY)</w:t>
      </w:r>
    </w:p>
    <w:p w14:paraId="7061599F" w14:textId="08C27B29" w:rsidR="004F16E9" w:rsidRDefault="00365EE2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 problema SEND+MORE=MONY é um exemplo de problema de </w:t>
      </w:r>
      <w:proofErr w:type="spellStart"/>
      <w:r w:rsidRPr="00FA08A6">
        <w:rPr>
          <w:rFonts w:ascii="Times New Roman" w:hAnsi="Times New Roman" w:cs="Times New Roman"/>
          <w:sz w:val="24"/>
        </w:rPr>
        <w:t>criptoaritmética</w:t>
      </w:r>
      <w:proofErr w:type="spellEnd"/>
      <w:r>
        <w:rPr>
          <w:rFonts w:ascii="Times New Roman" w:hAnsi="Times New Roman" w:cs="Times New Roman"/>
          <w:sz w:val="24"/>
        </w:rPr>
        <w:t xml:space="preserve">, o objetivo é atribuir um valor de 0 à 9 a cada uma das letras, não podendo repetir valores para letras diferentes e a mesma letra em locais </w:t>
      </w:r>
      <w:r w:rsidR="009C1AB1">
        <w:rPr>
          <w:rFonts w:ascii="Times New Roman" w:hAnsi="Times New Roman" w:cs="Times New Roman"/>
          <w:sz w:val="24"/>
        </w:rPr>
        <w:t>distintos</w:t>
      </w:r>
      <w:r>
        <w:rPr>
          <w:rFonts w:ascii="Times New Roman" w:hAnsi="Times New Roman" w:cs="Times New Roman"/>
          <w:sz w:val="24"/>
        </w:rPr>
        <w:t xml:space="preserve"> deve receb</w:t>
      </w:r>
      <w:r w:rsidR="009C1AB1">
        <w:rPr>
          <w:rFonts w:ascii="Times New Roman" w:hAnsi="Times New Roman" w:cs="Times New Roman"/>
          <w:sz w:val="24"/>
        </w:rPr>
        <w:t xml:space="preserve">er o mesmo valor. Ao atribuir os valores deve fazer soma e verificar se o resultado em número </w:t>
      </w:r>
      <w:r w:rsidR="005B74B7">
        <w:rPr>
          <w:rFonts w:ascii="Times New Roman" w:hAnsi="Times New Roman" w:cs="Times New Roman"/>
          <w:sz w:val="24"/>
        </w:rPr>
        <w:t>ao serem mapeados</w:t>
      </w:r>
      <w:r w:rsidR="009C1AB1">
        <w:rPr>
          <w:rFonts w:ascii="Times New Roman" w:hAnsi="Times New Roman" w:cs="Times New Roman"/>
          <w:sz w:val="24"/>
        </w:rPr>
        <w:t xml:space="preserve"> para as letras será MONEY. Para solucionar o problema foi desenvolvido um algoritmo genético com as seguintes especificações: indivíduo vetor de tamanho 10, criação da população inicial aleatório não permitindo repetições, tamanho da população de 100, taxa de crossover 80%, 50 gerações e método de mutação troca de duas posições do vetor. </w:t>
      </w:r>
    </w:p>
    <w:p w14:paraId="165F9EA8" w14:textId="51A6010C" w:rsidR="005A635C" w:rsidRDefault="009C1AB1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tilizando as especi</w:t>
      </w:r>
      <w:r w:rsidR="005B74B7">
        <w:rPr>
          <w:rFonts w:ascii="Times New Roman" w:hAnsi="Times New Roman" w:cs="Times New Roman"/>
          <w:sz w:val="24"/>
        </w:rPr>
        <w:t xml:space="preserve">ficações acima foram realizadas as implementações </w:t>
      </w:r>
      <w:r w:rsidR="005A635C">
        <w:rPr>
          <w:rFonts w:ascii="Times New Roman" w:hAnsi="Times New Roman" w:cs="Times New Roman"/>
          <w:sz w:val="24"/>
        </w:rPr>
        <w:t>com os métodos de seleções:</w:t>
      </w:r>
      <w:r>
        <w:rPr>
          <w:rFonts w:ascii="Times New Roman" w:hAnsi="Times New Roman" w:cs="Times New Roman"/>
          <w:sz w:val="24"/>
        </w:rPr>
        <w:t xml:space="preserve"> Roleta </w:t>
      </w:r>
      <w:r w:rsidRPr="009C1AB1">
        <w:rPr>
          <w:rFonts w:ascii="Times New Roman" w:hAnsi="Times New Roman" w:cs="Times New Roman"/>
          <w:sz w:val="24"/>
        </w:rPr>
        <w:t>(com inversão pelo valor do pior indivíduo a cada geração)</w:t>
      </w:r>
      <w:r>
        <w:rPr>
          <w:rFonts w:ascii="Times New Roman" w:hAnsi="Times New Roman" w:cs="Times New Roman"/>
          <w:sz w:val="24"/>
        </w:rPr>
        <w:t xml:space="preserve">, </w:t>
      </w:r>
      <w:r w:rsidRPr="009C1AB1">
        <w:rPr>
          <w:rFonts w:ascii="Times New Roman" w:hAnsi="Times New Roman" w:cs="Times New Roman"/>
          <w:sz w:val="24"/>
        </w:rPr>
        <w:t>Torneio simples (Tour= 3)</w:t>
      </w:r>
      <w:r>
        <w:rPr>
          <w:rFonts w:ascii="Times New Roman" w:hAnsi="Times New Roman" w:cs="Times New Roman"/>
          <w:sz w:val="24"/>
        </w:rPr>
        <w:t xml:space="preserve"> e </w:t>
      </w:r>
      <w:r w:rsidRPr="009C1AB1">
        <w:rPr>
          <w:rFonts w:ascii="Times New Roman" w:hAnsi="Times New Roman" w:cs="Times New Roman"/>
          <w:sz w:val="24"/>
        </w:rPr>
        <w:t>Ranking linear</w:t>
      </w:r>
      <w:r w:rsidR="005A635C">
        <w:rPr>
          <w:rFonts w:ascii="Times New Roman" w:hAnsi="Times New Roman" w:cs="Times New Roman"/>
          <w:sz w:val="24"/>
        </w:rPr>
        <w:t>. Os métodos implementados</w:t>
      </w:r>
      <w:r w:rsidR="005B74B7">
        <w:rPr>
          <w:rFonts w:ascii="Times New Roman" w:hAnsi="Times New Roman" w:cs="Times New Roman"/>
          <w:sz w:val="24"/>
        </w:rPr>
        <w:t xml:space="preserve"> no crossover foram o</w:t>
      </w:r>
      <w:r w:rsidR="005A635C">
        <w:rPr>
          <w:rFonts w:ascii="Times New Roman" w:hAnsi="Times New Roman" w:cs="Times New Roman"/>
          <w:sz w:val="24"/>
        </w:rPr>
        <w:t xml:space="preserve"> </w:t>
      </w:r>
      <w:r w:rsidR="005B74B7">
        <w:rPr>
          <w:rFonts w:ascii="Times New Roman" w:hAnsi="Times New Roman" w:cs="Times New Roman"/>
          <w:sz w:val="24"/>
        </w:rPr>
        <w:t xml:space="preserve">crossover de </w:t>
      </w:r>
      <w:r w:rsidR="005B74B7" w:rsidRPr="005B74B7">
        <w:rPr>
          <w:rFonts w:ascii="Times New Roman" w:hAnsi="Times New Roman" w:cs="Times New Roman"/>
          <w:sz w:val="24"/>
        </w:rPr>
        <w:t>parcialmente combinado</w:t>
      </w:r>
      <w:r w:rsidR="005B74B7">
        <w:rPr>
          <w:rFonts w:ascii="Times New Roman" w:hAnsi="Times New Roman" w:cs="Times New Roman"/>
          <w:sz w:val="24"/>
        </w:rPr>
        <w:t xml:space="preserve"> </w:t>
      </w:r>
      <w:r w:rsidR="005A635C" w:rsidRPr="005A635C">
        <w:rPr>
          <w:rFonts w:ascii="Times New Roman" w:hAnsi="Times New Roman" w:cs="Times New Roman"/>
          <w:sz w:val="24"/>
        </w:rPr>
        <w:t>(PMX)</w:t>
      </w:r>
      <w:r w:rsidR="005A635C">
        <w:rPr>
          <w:rFonts w:ascii="Times New Roman" w:hAnsi="Times New Roman" w:cs="Times New Roman"/>
          <w:sz w:val="24"/>
        </w:rPr>
        <w:t xml:space="preserve"> e o </w:t>
      </w:r>
      <w:r w:rsidR="005B74B7">
        <w:rPr>
          <w:rFonts w:ascii="Times New Roman" w:hAnsi="Times New Roman" w:cs="Times New Roman"/>
          <w:sz w:val="24"/>
        </w:rPr>
        <w:t xml:space="preserve">crossover </w:t>
      </w:r>
      <w:r w:rsidR="005A635C">
        <w:rPr>
          <w:rFonts w:ascii="Times New Roman" w:hAnsi="Times New Roman" w:cs="Times New Roman"/>
          <w:sz w:val="24"/>
        </w:rPr>
        <w:t>cíclico. Na mutação f</w:t>
      </w:r>
      <w:r w:rsidR="005B74B7">
        <w:rPr>
          <w:rFonts w:ascii="Times New Roman" w:hAnsi="Times New Roman" w:cs="Times New Roman"/>
          <w:sz w:val="24"/>
        </w:rPr>
        <w:t xml:space="preserve">oram realizados testes com 2%, 10% </w:t>
      </w:r>
      <w:r w:rsidR="005A635C">
        <w:rPr>
          <w:rFonts w:ascii="Times New Roman" w:hAnsi="Times New Roman" w:cs="Times New Roman"/>
          <w:sz w:val="24"/>
        </w:rPr>
        <w:t>e 20%</w:t>
      </w:r>
      <w:r w:rsidR="005B74B7">
        <w:rPr>
          <w:rFonts w:ascii="Times New Roman" w:hAnsi="Times New Roman" w:cs="Times New Roman"/>
          <w:sz w:val="24"/>
        </w:rPr>
        <w:t xml:space="preserve">. </w:t>
      </w:r>
      <w:r w:rsidR="00F2476F">
        <w:rPr>
          <w:rFonts w:ascii="Times New Roman" w:hAnsi="Times New Roman" w:cs="Times New Roman"/>
          <w:sz w:val="24"/>
        </w:rPr>
        <w:t xml:space="preserve">Os métodos acima </w:t>
      </w:r>
      <w:r w:rsidR="0089380C">
        <w:rPr>
          <w:rFonts w:ascii="Times New Roman" w:hAnsi="Times New Roman" w:cs="Times New Roman"/>
          <w:sz w:val="24"/>
        </w:rPr>
        <w:t xml:space="preserve">foram testados </w:t>
      </w:r>
      <w:r w:rsidR="00F2476F">
        <w:rPr>
          <w:rFonts w:ascii="Times New Roman" w:hAnsi="Times New Roman" w:cs="Times New Roman"/>
          <w:sz w:val="24"/>
        </w:rPr>
        <w:t xml:space="preserve">com </w:t>
      </w:r>
      <w:r w:rsidR="0089380C" w:rsidRPr="0089380C">
        <w:rPr>
          <w:rFonts w:ascii="Times New Roman" w:hAnsi="Times New Roman" w:cs="Times New Roman"/>
          <w:sz w:val="24"/>
        </w:rPr>
        <w:t>reinserção da população</w:t>
      </w:r>
      <w:r w:rsidR="00F2476F">
        <w:rPr>
          <w:rFonts w:ascii="Times New Roman" w:hAnsi="Times New Roman" w:cs="Times New Roman"/>
          <w:sz w:val="24"/>
        </w:rPr>
        <w:t xml:space="preserve"> </w:t>
      </w:r>
      <w:r w:rsidR="0089380C" w:rsidRPr="0089380C">
        <w:rPr>
          <w:rFonts w:ascii="Times New Roman" w:hAnsi="Times New Roman" w:cs="Times New Roman"/>
          <w:sz w:val="24"/>
        </w:rPr>
        <w:t>ordenada</w:t>
      </w:r>
      <w:r w:rsidR="0089380C">
        <w:rPr>
          <w:rFonts w:ascii="Times New Roman" w:hAnsi="Times New Roman" w:cs="Times New Roman"/>
          <w:sz w:val="24"/>
        </w:rPr>
        <w:t xml:space="preserve"> e </w:t>
      </w:r>
      <w:r w:rsidR="0089380C" w:rsidRPr="0089380C">
        <w:rPr>
          <w:rFonts w:ascii="Times New Roman" w:hAnsi="Times New Roman" w:cs="Times New Roman"/>
          <w:sz w:val="24"/>
        </w:rPr>
        <w:t>Reinserção pura com elitismo de 20%</w:t>
      </w:r>
      <w:r w:rsidR="0089380C">
        <w:rPr>
          <w:rFonts w:ascii="Times New Roman" w:hAnsi="Times New Roman" w:cs="Times New Roman"/>
          <w:sz w:val="24"/>
        </w:rPr>
        <w:t>.</w:t>
      </w:r>
    </w:p>
    <w:p w14:paraId="1B6EDB1B" w14:textId="57D93A80" w:rsidR="00102DA8" w:rsidRDefault="003100D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o objetivo de identificar as melhores configurações de cada etapa entre os métodos acima foram realizadas duzentas (200) execuções para cada uma das possiblidades e calculado a taxa de convergência (Total de execução que identificaram o resultado dividido pelo quantidade de execuções total) de cada uma</w:t>
      </w:r>
      <w:r w:rsidR="007911FA">
        <w:rPr>
          <w:rFonts w:ascii="Times New Roman" w:hAnsi="Times New Roman" w:cs="Times New Roman"/>
          <w:sz w:val="24"/>
        </w:rPr>
        <w:t xml:space="preserve"> delas</w:t>
      </w:r>
      <w:r>
        <w:rPr>
          <w:rFonts w:ascii="Times New Roman" w:hAnsi="Times New Roman" w:cs="Times New Roman"/>
          <w:sz w:val="24"/>
        </w:rPr>
        <w:t>.</w:t>
      </w:r>
      <w:r w:rsidR="00803963">
        <w:rPr>
          <w:rFonts w:ascii="Times New Roman" w:hAnsi="Times New Roman" w:cs="Times New Roman"/>
          <w:sz w:val="24"/>
        </w:rPr>
        <w:t xml:space="preserve"> A linguagem para </w:t>
      </w:r>
    </w:p>
    <w:p w14:paraId="372F87DE" w14:textId="77777777" w:rsidR="001A6D00" w:rsidRDefault="001A6D0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CE6B252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1953DC64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413AB1AF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03BF59C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EE2BFB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BE0B1D5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6130BA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26D4CC77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DF89E2A" w14:textId="73F33C5F" w:rsidR="00102DA8" w:rsidRDefault="00102DA8" w:rsidP="001A6D00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102DA8">
        <w:rPr>
          <w:rFonts w:ascii="Times New Roman" w:hAnsi="Times New Roman" w:cs="Times New Roman"/>
          <w:b/>
          <w:sz w:val="24"/>
        </w:rPr>
        <w:lastRenderedPageBreak/>
        <w:t xml:space="preserve">2.1 </w:t>
      </w:r>
      <w:r w:rsidR="00F2476F">
        <w:rPr>
          <w:rFonts w:ascii="Times New Roman" w:hAnsi="Times New Roman" w:cs="Times New Roman"/>
          <w:b/>
          <w:sz w:val="24"/>
        </w:rPr>
        <w:t>Taxa de mutação 2%</w:t>
      </w:r>
    </w:p>
    <w:p w14:paraId="03BFDCFB" w14:textId="5AA4AC51" w:rsidR="00F2476F" w:rsidRPr="00662038" w:rsidRDefault="00662038" w:rsidP="00663F64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F2476F" w:rsidRPr="00662038" w:rsidSect="009D50FA"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t>As tabelas abaixo apresenta os resultados aplicados a taxa de mutação 2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5C653B" w:rsidRPr="00095DAD" w14:paraId="5A343E2C" w14:textId="77777777" w:rsidTr="002F5725">
        <w:trPr>
          <w:trHeight w:val="283"/>
        </w:trPr>
        <w:tc>
          <w:tcPr>
            <w:tcW w:w="4501" w:type="dxa"/>
            <w:gridSpan w:val="3"/>
          </w:tcPr>
          <w:p w14:paraId="25FC46C8" w14:textId="6DDCDAC5" w:rsidR="005C653B" w:rsidRPr="00095DAD" w:rsidRDefault="00F2476F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BA49B7" w:rsidRPr="00095DAD" w14:paraId="0589A52E" w14:textId="77777777" w:rsidTr="00DA2301">
        <w:trPr>
          <w:trHeight w:val="283"/>
        </w:trPr>
        <w:tc>
          <w:tcPr>
            <w:tcW w:w="1838" w:type="dxa"/>
          </w:tcPr>
          <w:p w14:paraId="6CA5F541" w14:textId="157FF2F0" w:rsidR="005C653B" w:rsidRPr="00095DAD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5BE9EAC" w14:textId="2BF0CFA2" w:rsidR="005C653B" w:rsidRPr="00095DAD" w:rsidRDefault="005C653B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26DF89F" w14:textId="08694BCB" w:rsidR="005C653B" w:rsidRPr="00095DAD" w:rsidRDefault="005C653B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BA49B7" w:rsidRPr="00095DAD" w14:paraId="0614ACA8" w14:textId="77777777" w:rsidTr="00DA2301">
        <w:trPr>
          <w:trHeight w:val="138"/>
        </w:trPr>
        <w:tc>
          <w:tcPr>
            <w:tcW w:w="1838" w:type="dxa"/>
          </w:tcPr>
          <w:p w14:paraId="0C929328" w14:textId="64053883" w:rsidR="005C653B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177F9C"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6E2416E8" w14:textId="195730AF" w:rsidR="005C653B" w:rsidRPr="00095DAD" w:rsidRDefault="00BC6876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</w:t>
            </w:r>
            <w:r w:rsidR="002B5AD6">
              <w:rPr>
                <w:rFonts w:ascii="Times New Roman" w:hAnsi="Times New Roman" w:cs="Times New Roman"/>
              </w:rPr>
              <w:t>.5</w:t>
            </w:r>
            <w:r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196D14A8" w14:textId="5470BCBC" w:rsidR="005C653B" w:rsidRPr="00095DAD" w:rsidRDefault="003F0B5B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</w:t>
            </w:r>
            <w:r w:rsidR="00BC6876"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/>
              </w:rPr>
              <w:t>s</w:t>
            </w:r>
          </w:p>
        </w:tc>
      </w:tr>
      <w:tr w:rsidR="00BA49B7" w:rsidRPr="00095DAD" w14:paraId="006F5782" w14:textId="77777777" w:rsidTr="00DA2301">
        <w:trPr>
          <w:trHeight w:val="189"/>
        </w:trPr>
        <w:tc>
          <w:tcPr>
            <w:tcW w:w="1838" w:type="dxa"/>
          </w:tcPr>
          <w:p w14:paraId="381B5CBC" w14:textId="540DF5DE" w:rsidR="005C653B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177F9C">
              <w:rPr>
                <w:rFonts w:ascii="Times New Roman" w:hAnsi="Times New Roman" w:cs="Times New Roman"/>
              </w:rPr>
              <w:t>Rank</w:t>
            </w:r>
            <w:proofErr w:type="spellEnd"/>
            <w:r w:rsidRPr="00177F9C"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CC165B4" w14:textId="249827B6" w:rsidR="005C653B" w:rsidRPr="00095DAD" w:rsidRDefault="00A452D3" w:rsidP="00507D5F">
            <w:pPr>
              <w:spacing w:line="360" w:lineRule="auto"/>
              <w:jc w:val="both"/>
            </w:pPr>
            <w:r>
              <w:t>32%</w:t>
            </w:r>
          </w:p>
        </w:tc>
        <w:tc>
          <w:tcPr>
            <w:tcW w:w="1128" w:type="dxa"/>
          </w:tcPr>
          <w:p w14:paraId="72674FDA" w14:textId="2C0E1D18" w:rsidR="005C653B" w:rsidRPr="00095DAD" w:rsidRDefault="002D71A2" w:rsidP="00A5104D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s</w:t>
            </w:r>
          </w:p>
        </w:tc>
      </w:tr>
      <w:tr w:rsidR="00BA49B7" w:rsidRPr="00095DAD" w14:paraId="4A25FD51" w14:textId="77777777" w:rsidTr="00DA2301">
        <w:trPr>
          <w:trHeight w:val="531"/>
        </w:trPr>
        <w:tc>
          <w:tcPr>
            <w:tcW w:w="1838" w:type="dxa"/>
          </w:tcPr>
          <w:p w14:paraId="44AA16DE" w14:textId="03F28D36" w:rsidR="005434CA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177F9C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4C3C1FB5" w14:textId="1CC4161D" w:rsidR="005434CA" w:rsidRPr="00095DAD" w:rsidRDefault="00F11A90" w:rsidP="00365EE2">
            <w:pPr>
              <w:spacing w:line="360" w:lineRule="auto"/>
              <w:jc w:val="both"/>
            </w:pPr>
            <w:r>
              <w:t>38.5%</w:t>
            </w:r>
          </w:p>
        </w:tc>
        <w:tc>
          <w:tcPr>
            <w:tcW w:w="1128" w:type="dxa"/>
          </w:tcPr>
          <w:p w14:paraId="39995386" w14:textId="146FB6CA" w:rsidR="005434CA" w:rsidRPr="00095DAD" w:rsidRDefault="00F11A90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s</w:t>
            </w:r>
          </w:p>
        </w:tc>
      </w:tr>
      <w:tr w:rsidR="00095DAD" w:rsidRPr="00095DAD" w14:paraId="208E6F9E" w14:textId="77777777" w:rsidTr="002F5725">
        <w:trPr>
          <w:trHeight w:val="243"/>
        </w:trPr>
        <w:tc>
          <w:tcPr>
            <w:tcW w:w="4501" w:type="dxa"/>
            <w:gridSpan w:val="3"/>
          </w:tcPr>
          <w:p w14:paraId="3B7F5FE4" w14:textId="0A15B31B" w:rsidR="00095DAD" w:rsidRPr="00095DAD" w:rsidRDefault="00F2476F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2F5725" w:rsidRPr="00095DAD" w14:paraId="04974865" w14:textId="77777777" w:rsidTr="00DA2301">
        <w:trPr>
          <w:trHeight w:val="243"/>
        </w:trPr>
        <w:tc>
          <w:tcPr>
            <w:tcW w:w="1838" w:type="dxa"/>
          </w:tcPr>
          <w:p w14:paraId="0677B938" w14:textId="7CB6D112" w:rsidR="005434CA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A093D4F" w14:textId="53D660C1" w:rsidR="005434CA" w:rsidRPr="00095DAD" w:rsidRDefault="005434C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F81E0BC" w14:textId="1681B7A4" w:rsidR="005434CA" w:rsidRPr="00095DAD" w:rsidRDefault="005434C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2F5725" w:rsidRPr="00095DAD" w14:paraId="2078C8C8" w14:textId="77777777" w:rsidTr="00DA2301">
        <w:trPr>
          <w:trHeight w:val="252"/>
        </w:trPr>
        <w:tc>
          <w:tcPr>
            <w:tcW w:w="1838" w:type="dxa"/>
          </w:tcPr>
          <w:p w14:paraId="3AC0F1BB" w14:textId="577C8BA8" w:rsidR="005434CA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17065EC4" w14:textId="62BC6E20" w:rsidR="005434CA" w:rsidRPr="00095DAD" w:rsidRDefault="00854E7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5</w:t>
            </w:r>
          </w:p>
        </w:tc>
        <w:tc>
          <w:tcPr>
            <w:tcW w:w="1128" w:type="dxa"/>
          </w:tcPr>
          <w:p w14:paraId="6A6E31C8" w14:textId="66B18C11" w:rsidR="005434CA" w:rsidRPr="00095DAD" w:rsidRDefault="00854E77" w:rsidP="00854E77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4s</w:t>
            </w:r>
          </w:p>
        </w:tc>
      </w:tr>
      <w:tr w:rsidR="00AA3FBD" w:rsidRPr="00095DAD" w14:paraId="5912751F" w14:textId="77777777" w:rsidTr="00DA2301">
        <w:trPr>
          <w:trHeight w:val="272"/>
        </w:trPr>
        <w:tc>
          <w:tcPr>
            <w:tcW w:w="1838" w:type="dxa"/>
          </w:tcPr>
          <w:p w14:paraId="2D086C6C" w14:textId="583E7180" w:rsidR="00AA3FBD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373428C0" w14:textId="4CFC86AD" w:rsidR="00AA3FBD" w:rsidRPr="00095DAD" w:rsidRDefault="0014616D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.5%</w:t>
            </w:r>
          </w:p>
        </w:tc>
        <w:tc>
          <w:tcPr>
            <w:tcW w:w="1128" w:type="dxa"/>
          </w:tcPr>
          <w:p w14:paraId="670C2C75" w14:textId="3015DCEE" w:rsidR="00AA3FBD" w:rsidRPr="00095DAD" w:rsidRDefault="0065402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 s</w:t>
            </w:r>
          </w:p>
        </w:tc>
      </w:tr>
      <w:tr w:rsidR="00AA3FBD" w:rsidRPr="00095DAD" w14:paraId="551B3C4F" w14:textId="77777777" w:rsidTr="00DA2301">
        <w:trPr>
          <w:trHeight w:val="507"/>
        </w:trPr>
        <w:tc>
          <w:tcPr>
            <w:tcW w:w="1838" w:type="dxa"/>
          </w:tcPr>
          <w:p w14:paraId="41E56008" w14:textId="0D730D03" w:rsidR="00AA3FBD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17A1EDCC" w14:textId="78DFD56F" w:rsidR="00AA3FBD" w:rsidRPr="00095DAD" w:rsidRDefault="00CA3B4F" w:rsidP="000C7A33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.5%</w:t>
            </w:r>
          </w:p>
        </w:tc>
        <w:tc>
          <w:tcPr>
            <w:tcW w:w="1128" w:type="dxa"/>
          </w:tcPr>
          <w:p w14:paraId="3A2C6B40" w14:textId="3E0C0720" w:rsidR="00AA3FBD" w:rsidRPr="00095DAD" w:rsidRDefault="00CA3B4F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</w:tbl>
    <w:p w14:paraId="20E4C06B" w14:textId="77777777" w:rsidR="00095DAD" w:rsidRDefault="00095DAD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095DAD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5ED24C9C" w14:textId="6D061690" w:rsidR="0013144C" w:rsidRDefault="00EA3971" w:rsidP="00663F64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Os resul</w:t>
      </w:r>
      <w:r w:rsidR="00BF710D">
        <w:rPr>
          <w:rFonts w:ascii="Times New Roman" w:hAnsi="Times New Roman" w:cs="Times New Roman"/>
          <w:sz w:val="24"/>
        </w:rPr>
        <w:t>tados com a mesma taxa de mutação</w:t>
      </w:r>
      <w:r>
        <w:rPr>
          <w:rFonts w:ascii="Times New Roman" w:hAnsi="Times New Roman" w:cs="Times New Roman"/>
          <w:sz w:val="24"/>
        </w:rPr>
        <w:t xml:space="preserve"> (2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 w:rsidR="002C449C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método que a cada geração passa para a próxima com os 80 filhos </w:t>
      </w:r>
      <w:r w:rsidR="0078597C">
        <w:rPr>
          <w:rFonts w:ascii="Times New Roman" w:hAnsi="Times New Roman" w:cs="Times New Roman"/>
          <w:sz w:val="24"/>
        </w:rPr>
        <w:t xml:space="preserve">(taxa de crossover 0.8) e como </w:t>
      </w:r>
      <w:r>
        <w:rPr>
          <w:rFonts w:ascii="Times New Roman" w:hAnsi="Times New Roman" w:cs="Times New Roman"/>
          <w:sz w:val="24"/>
        </w:rPr>
        <w:t>20 pais.</w:t>
      </w:r>
    </w:p>
    <w:p w14:paraId="0A4C513A" w14:textId="77777777" w:rsidR="00BF710D" w:rsidRPr="00EA3971" w:rsidRDefault="00BF710D" w:rsidP="0078597C">
      <w:pPr>
        <w:rPr>
          <w:rFonts w:ascii="Times New Roman" w:hAnsi="Times New Roman" w:cs="Times New Roman"/>
          <w:sz w:val="24"/>
        </w:rPr>
        <w:sectPr w:rsidR="00BF710D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13144C" w:rsidRPr="00095DAD" w14:paraId="24B2D3A3" w14:textId="77777777" w:rsidTr="005220CF">
        <w:trPr>
          <w:trHeight w:val="283"/>
        </w:trPr>
        <w:tc>
          <w:tcPr>
            <w:tcW w:w="4501" w:type="dxa"/>
            <w:gridSpan w:val="3"/>
          </w:tcPr>
          <w:p w14:paraId="1BD710F9" w14:textId="6C230002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13144C" w:rsidRPr="00095DAD" w14:paraId="4C780037" w14:textId="77777777" w:rsidTr="005220CF">
        <w:trPr>
          <w:trHeight w:val="283"/>
        </w:trPr>
        <w:tc>
          <w:tcPr>
            <w:tcW w:w="1825" w:type="dxa"/>
          </w:tcPr>
          <w:p w14:paraId="7B6DCA03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3DEBBEF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809D689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13144C" w:rsidRPr="00095DAD" w14:paraId="6B5D6172" w14:textId="77777777" w:rsidTr="005220CF">
        <w:trPr>
          <w:trHeight w:val="138"/>
        </w:trPr>
        <w:tc>
          <w:tcPr>
            <w:tcW w:w="1825" w:type="dxa"/>
          </w:tcPr>
          <w:p w14:paraId="32AD0B88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33A03A2C" w14:textId="6E96CB6F" w:rsidR="0013144C" w:rsidRPr="00095DAD" w:rsidRDefault="00AB77C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%</w:t>
            </w:r>
          </w:p>
        </w:tc>
        <w:tc>
          <w:tcPr>
            <w:tcW w:w="1128" w:type="dxa"/>
          </w:tcPr>
          <w:p w14:paraId="24E474B1" w14:textId="0047ADB0" w:rsidR="0013144C" w:rsidRPr="00095DAD" w:rsidRDefault="00AB77C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27 s</w:t>
            </w:r>
          </w:p>
        </w:tc>
      </w:tr>
      <w:tr w:rsidR="0013144C" w:rsidRPr="00095DAD" w14:paraId="4FBB7201" w14:textId="77777777" w:rsidTr="005220CF">
        <w:trPr>
          <w:trHeight w:val="138"/>
        </w:trPr>
        <w:tc>
          <w:tcPr>
            <w:tcW w:w="1825" w:type="dxa"/>
          </w:tcPr>
          <w:p w14:paraId="787046A0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06525DD7" w14:textId="40445467" w:rsidR="0013144C" w:rsidRPr="00095DAD" w:rsidRDefault="00A452D3" w:rsidP="005220CF">
            <w:pPr>
              <w:spacing w:line="360" w:lineRule="auto"/>
              <w:jc w:val="both"/>
            </w:pPr>
            <w:r>
              <w:t>34.5</w:t>
            </w:r>
            <w:r w:rsidR="00904031">
              <w:t>%</w:t>
            </w:r>
          </w:p>
        </w:tc>
        <w:tc>
          <w:tcPr>
            <w:tcW w:w="1128" w:type="dxa"/>
          </w:tcPr>
          <w:p w14:paraId="20E6C25F" w14:textId="4B50501A" w:rsidR="0013144C" w:rsidRPr="00095DAD" w:rsidRDefault="00904031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s</w:t>
            </w:r>
          </w:p>
        </w:tc>
      </w:tr>
      <w:tr w:rsidR="0013144C" w:rsidRPr="00095DAD" w14:paraId="5B54A5BB" w14:textId="77777777" w:rsidTr="005220CF">
        <w:trPr>
          <w:trHeight w:val="531"/>
        </w:trPr>
        <w:tc>
          <w:tcPr>
            <w:tcW w:w="1825" w:type="dxa"/>
          </w:tcPr>
          <w:p w14:paraId="651172BE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96BCFD1" w14:textId="5AE3A3B2" w:rsidR="0013144C" w:rsidRPr="00095DAD" w:rsidRDefault="009906CB" w:rsidP="005220CF">
            <w:pPr>
              <w:spacing w:line="360" w:lineRule="auto"/>
              <w:jc w:val="both"/>
            </w:pPr>
            <w:r>
              <w:t>42%</w:t>
            </w:r>
          </w:p>
        </w:tc>
        <w:tc>
          <w:tcPr>
            <w:tcW w:w="1128" w:type="dxa"/>
          </w:tcPr>
          <w:p w14:paraId="68107B3C" w14:textId="6A0BD434" w:rsidR="0013144C" w:rsidRPr="00095DAD" w:rsidRDefault="009906C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s</w:t>
            </w:r>
          </w:p>
        </w:tc>
      </w:tr>
      <w:tr w:rsidR="0013144C" w:rsidRPr="00095DAD" w14:paraId="595B427A" w14:textId="77777777" w:rsidTr="005220CF">
        <w:trPr>
          <w:trHeight w:val="243"/>
        </w:trPr>
        <w:tc>
          <w:tcPr>
            <w:tcW w:w="4501" w:type="dxa"/>
            <w:gridSpan w:val="3"/>
          </w:tcPr>
          <w:p w14:paraId="5966D73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13144C" w:rsidRPr="00095DAD" w14:paraId="21CB1E44" w14:textId="77777777" w:rsidTr="005220CF">
        <w:trPr>
          <w:trHeight w:val="243"/>
        </w:trPr>
        <w:tc>
          <w:tcPr>
            <w:tcW w:w="1825" w:type="dxa"/>
          </w:tcPr>
          <w:p w14:paraId="1D1238EF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5F1EF0E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410CC415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13144C" w:rsidRPr="00095DAD" w14:paraId="1020863E" w14:textId="77777777" w:rsidTr="005220CF">
        <w:trPr>
          <w:trHeight w:val="252"/>
        </w:trPr>
        <w:tc>
          <w:tcPr>
            <w:tcW w:w="1825" w:type="dxa"/>
          </w:tcPr>
          <w:p w14:paraId="0854D8DE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3A107F09" w14:textId="35D0E396" w:rsidR="0013144C" w:rsidRPr="00095DAD" w:rsidRDefault="00BE16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5</w:t>
            </w:r>
          </w:p>
        </w:tc>
        <w:tc>
          <w:tcPr>
            <w:tcW w:w="1128" w:type="dxa"/>
          </w:tcPr>
          <w:p w14:paraId="25E65390" w14:textId="222700B8" w:rsidR="0013144C" w:rsidRPr="00095DAD" w:rsidRDefault="00BE16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 s</w:t>
            </w:r>
          </w:p>
        </w:tc>
      </w:tr>
      <w:tr w:rsidR="0013144C" w:rsidRPr="00095DAD" w14:paraId="20495A1C" w14:textId="77777777" w:rsidTr="005220CF">
        <w:trPr>
          <w:trHeight w:val="272"/>
        </w:trPr>
        <w:tc>
          <w:tcPr>
            <w:tcW w:w="1825" w:type="dxa"/>
          </w:tcPr>
          <w:p w14:paraId="4ACAC493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5FE42340" w14:textId="79A81F82" w:rsidR="0013144C" w:rsidRPr="00095DAD" w:rsidRDefault="0014616D" w:rsidP="00BB7B4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.5%</w:t>
            </w:r>
          </w:p>
        </w:tc>
        <w:tc>
          <w:tcPr>
            <w:tcW w:w="1128" w:type="dxa"/>
          </w:tcPr>
          <w:p w14:paraId="4E294503" w14:textId="2DCD28E1" w:rsidR="0013144C" w:rsidRPr="00095DAD" w:rsidRDefault="00BB7B4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  <w:r w:rsidR="000C7A33">
              <w:rPr>
                <w:rFonts w:ascii="Times New Roman" w:hAnsi="Times New Roman" w:cs="Times New Roman"/>
              </w:rPr>
              <w:t xml:space="preserve"> s</w:t>
            </w:r>
          </w:p>
        </w:tc>
      </w:tr>
      <w:tr w:rsidR="0013144C" w:rsidRPr="00095DAD" w14:paraId="33B9D82F" w14:textId="77777777" w:rsidTr="000F6399">
        <w:trPr>
          <w:trHeight w:val="579"/>
        </w:trPr>
        <w:tc>
          <w:tcPr>
            <w:tcW w:w="1825" w:type="dxa"/>
          </w:tcPr>
          <w:p w14:paraId="3912ABBB" w14:textId="77777777" w:rsidR="0013144C" w:rsidRPr="007717FA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1C52EA52" w14:textId="015FDA60" w:rsidR="0013144C" w:rsidRPr="007717FA" w:rsidRDefault="00E65DE9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87.5</w:t>
            </w:r>
          </w:p>
        </w:tc>
        <w:tc>
          <w:tcPr>
            <w:tcW w:w="1128" w:type="dxa"/>
          </w:tcPr>
          <w:p w14:paraId="33F406E9" w14:textId="55494DAB" w:rsidR="0013144C" w:rsidRPr="007717FA" w:rsidRDefault="00E65DE9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45s</w:t>
            </w:r>
          </w:p>
        </w:tc>
      </w:tr>
    </w:tbl>
    <w:p w14:paraId="42B19F28" w14:textId="77777777" w:rsidR="0013144C" w:rsidRDefault="0013144C">
      <w:pPr>
        <w:rPr>
          <w:rFonts w:ascii="Times New Roman" w:hAnsi="Times New Roman" w:cs="Times New Roman"/>
          <w:b/>
          <w:sz w:val="24"/>
        </w:rPr>
        <w:sectPr w:rsidR="0013144C" w:rsidSect="0013144C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7BA1C55E" w14:textId="4ED02CB7" w:rsidR="00102DA8" w:rsidRPr="00102DA8" w:rsidRDefault="00CC28BB" w:rsidP="00CC28BB">
      <w:pPr>
        <w:rPr>
          <w:rFonts w:ascii="Times New Roman" w:hAnsi="Times New Roman" w:cs="Times New Roman"/>
          <w:b/>
          <w:sz w:val="24"/>
        </w:rPr>
        <w:sectPr w:rsidR="00102DA8" w:rsidRP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  <w:r>
        <w:rPr>
          <w:rFonts w:ascii="Times New Roman" w:hAnsi="Times New Roman" w:cs="Times New Roman"/>
          <w:b/>
          <w:sz w:val="24"/>
        </w:rPr>
        <w:lastRenderedPageBreak/>
        <w:t>2.2 Taxa de mutação 10%</w:t>
      </w:r>
    </w:p>
    <w:p w14:paraId="04D5CD04" w14:textId="6BCD704D" w:rsidR="00CC28BB" w:rsidRPr="00662038" w:rsidRDefault="00CC28BB" w:rsidP="00CC28BB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CC28BB" w:rsidRPr="00662038" w:rsidSect="00CC28BB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>As tabelas abaixo apresenta os resultados aplicados a taxa de mutação 10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CC28BB" w:rsidRPr="00095DAD" w14:paraId="7F5EAECF" w14:textId="77777777" w:rsidTr="005220CF">
        <w:trPr>
          <w:trHeight w:val="283"/>
        </w:trPr>
        <w:tc>
          <w:tcPr>
            <w:tcW w:w="4501" w:type="dxa"/>
            <w:gridSpan w:val="3"/>
          </w:tcPr>
          <w:p w14:paraId="1926C4F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CC28BB" w:rsidRPr="00095DAD" w14:paraId="6831746D" w14:textId="77777777" w:rsidTr="005220CF">
        <w:trPr>
          <w:trHeight w:val="283"/>
        </w:trPr>
        <w:tc>
          <w:tcPr>
            <w:tcW w:w="1838" w:type="dxa"/>
          </w:tcPr>
          <w:p w14:paraId="6E654A29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EDAF69D" w14:textId="7CB7E51A" w:rsidR="00CC28BB" w:rsidRPr="00095DAD" w:rsidRDefault="00326FF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Taxa de </w:t>
            </w:r>
            <w:r w:rsidR="00CC28BB"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7133B84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6A21CB04" w14:textId="77777777" w:rsidTr="005220CF">
        <w:trPr>
          <w:trHeight w:val="138"/>
        </w:trPr>
        <w:tc>
          <w:tcPr>
            <w:tcW w:w="1838" w:type="dxa"/>
          </w:tcPr>
          <w:p w14:paraId="4C4C648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29B923E0" w14:textId="2801C82A" w:rsidR="00CC28BB" w:rsidRPr="00095DAD" w:rsidRDefault="007F20A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5</w:t>
            </w:r>
          </w:p>
        </w:tc>
        <w:tc>
          <w:tcPr>
            <w:tcW w:w="1128" w:type="dxa"/>
          </w:tcPr>
          <w:p w14:paraId="3EA20EE2" w14:textId="6768CBD2" w:rsidR="00CC28BB" w:rsidRPr="00095DAD" w:rsidRDefault="007F20A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6s</w:t>
            </w:r>
          </w:p>
        </w:tc>
      </w:tr>
      <w:tr w:rsidR="00CC28BB" w:rsidRPr="00095DAD" w14:paraId="2BE89810" w14:textId="77777777" w:rsidTr="005220CF">
        <w:trPr>
          <w:trHeight w:val="189"/>
        </w:trPr>
        <w:tc>
          <w:tcPr>
            <w:tcW w:w="1838" w:type="dxa"/>
          </w:tcPr>
          <w:p w14:paraId="2D764D4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2E7F0A5D" w14:textId="13CA5861" w:rsidR="00CC28BB" w:rsidRPr="00095DAD" w:rsidRDefault="00326FF3" w:rsidP="00A452D3">
            <w:pPr>
              <w:spacing w:line="360" w:lineRule="auto"/>
              <w:jc w:val="both"/>
            </w:pPr>
            <w:r>
              <w:t>5</w:t>
            </w:r>
            <w:r w:rsidR="00A452D3">
              <w:t>4</w:t>
            </w:r>
            <w:r>
              <w:t>%</w:t>
            </w:r>
          </w:p>
        </w:tc>
        <w:tc>
          <w:tcPr>
            <w:tcW w:w="1128" w:type="dxa"/>
          </w:tcPr>
          <w:p w14:paraId="5ABD5166" w14:textId="7C4220EA" w:rsidR="00CC28BB" w:rsidRPr="00095DAD" w:rsidRDefault="00326FF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s</w:t>
            </w:r>
          </w:p>
        </w:tc>
      </w:tr>
      <w:tr w:rsidR="00CC28BB" w:rsidRPr="00095DAD" w14:paraId="44B29EE0" w14:textId="77777777" w:rsidTr="005220CF">
        <w:trPr>
          <w:trHeight w:val="531"/>
        </w:trPr>
        <w:tc>
          <w:tcPr>
            <w:tcW w:w="1838" w:type="dxa"/>
          </w:tcPr>
          <w:p w14:paraId="151E67C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4A7FAEC2" w14:textId="0E75B5CC" w:rsidR="00CC28BB" w:rsidRPr="00095DAD" w:rsidRDefault="00CF4328" w:rsidP="005220CF">
            <w:pPr>
              <w:spacing w:line="360" w:lineRule="auto"/>
              <w:jc w:val="both"/>
            </w:pPr>
            <w:r>
              <w:t>52%</w:t>
            </w:r>
          </w:p>
        </w:tc>
        <w:tc>
          <w:tcPr>
            <w:tcW w:w="1128" w:type="dxa"/>
          </w:tcPr>
          <w:p w14:paraId="1F60192D" w14:textId="54CC199E" w:rsidR="00CC28BB" w:rsidRPr="00095DAD" w:rsidRDefault="00CF4328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  <w:tr w:rsidR="00CC28BB" w:rsidRPr="00095DAD" w14:paraId="1041F673" w14:textId="77777777" w:rsidTr="005220CF">
        <w:trPr>
          <w:trHeight w:val="243"/>
        </w:trPr>
        <w:tc>
          <w:tcPr>
            <w:tcW w:w="4501" w:type="dxa"/>
            <w:gridSpan w:val="3"/>
          </w:tcPr>
          <w:p w14:paraId="1385D4D0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CC28BB" w:rsidRPr="00095DAD" w14:paraId="7371946E" w14:textId="77777777" w:rsidTr="005220CF">
        <w:trPr>
          <w:trHeight w:val="243"/>
        </w:trPr>
        <w:tc>
          <w:tcPr>
            <w:tcW w:w="1838" w:type="dxa"/>
          </w:tcPr>
          <w:p w14:paraId="4D9846CF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65E1536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0499F51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77C7E53D" w14:textId="77777777" w:rsidTr="005220CF">
        <w:trPr>
          <w:trHeight w:val="252"/>
        </w:trPr>
        <w:tc>
          <w:tcPr>
            <w:tcW w:w="1838" w:type="dxa"/>
          </w:tcPr>
          <w:p w14:paraId="67582E0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3CEABC4D" w14:textId="47F2593F" w:rsidR="00CC28BB" w:rsidRPr="00095DAD" w:rsidRDefault="001917ED" w:rsidP="009A7AF3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.5</w:t>
            </w:r>
          </w:p>
        </w:tc>
        <w:tc>
          <w:tcPr>
            <w:tcW w:w="1128" w:type="dxa"/>
          </w:tcPr>
          <w:p w14:paraId="1446B62F" w14:textId="3756B35C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s</w:t>
            </w:r>
          </w:p>
        </w:tc>
      </w:tr>
      <w:tr w:rsidR="00CC28BB" w:rsidRPr="00095DAD" w14:paraId="41CA8365" w14:textId="77777777" w:rsidTr="005220CF">
        <w:trPr>
          <w:trHeight w:val="272"/>
        </w:trPr>
        <w:tc>
          <w:tcPr>
            <w:tcW w:w="1838" w:type="dxa"/>
          </w:tcPr>
          <w:p w14:paraId="4AB24FE4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35AFCC0C" w14:textId="0BF88055" w:rsidR="00CC28BB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6%</w:t>
            </w:r>
          </w:p>
        </w:tc>
        <w:tc>
          <w:tcPr>
            <w:tcW w:w="1128" w:type="dxa"/>
          </w:tcPr>
          <w:p w14:paraId="3433C99E" w14:textId="6C5B7EA9" w:rsidR="00CC28BB" w:rsidRPr="00095DAD" w:rsidRDefault="0017736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 s</w:t>
            </w:r>
          </w:p>
        </w:tc>
      </w:tr>
      <w:tr w:rsidR="00CC28BB" w:rsidRPr="00095DAD" w14:paraId="251A11F6" w14:textId="77777777" w:rsidTr="005220CF">
        <w:trPr>
          <w:trHeight w:val="507"/>
        </w:trPr>
        <w:tc>
          <w:tcPr>
            <w:tcW w:w="1838" w:type="dxa"/>
          </w:tcPr>
          <w:p w14:paraId="111FA11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0573E2AD" w14:textId="4188BBE6" w:rsidR="00CC28BB" w:rsidRPr="00095DAD" w:rsidRDefault="00BB1EB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.5%</w:t>
            </w:r>
          </w:p>
        </w:tc>
        <w:tc>
          <w:tcPr>
            <w:tcW w:w="1128" w:type="dxa"/>
          </w:tcPr>
          <w:p w14:paraId="49CBA8DD" w14:textId="359D40D8" w:rsidR="00CC28BB" w:rsidRPr="00095DAD" w:rsidRDefault="00BB1EB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s</w:t>
            </w:r>
          </w:p>
        </w:tc>
      </w:tr>
    </w:tbl>
    <w:p w14:paraId="742FBE84" w14:textId="77777777" w:rsidR="00CC28BB" w:rsidRDefault="00CC28BB" w:rsidP="00CC28B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CC28BB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66ACB7FA" w14:textId="763298F1" w:rsidR="00CC28BB" w:rsidRDefault="00CC28BB" w:rsidP="00CC28BB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Os resultados com a mesma taxa de mutação (10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>
        <w:rPr>
          <w:rFonts w:ascii="Times New Roman" w:hAnsi="Times New Roman" w:cs="Times New Roman"/>
          <w:sz w:val="24"/>
        </w:rPr>
        <w:t>, método que a cada geração passa para a próxima com os 80 filhos (taxa de crossover 0.8) e como 20 pais.</w:t>
      </w:r>
    </w:p>
    <w:p w14:paraId="0B1ACC90" w14:textId="77777777" w:rsidR="00CC28BB" w:rsidRPr="00EA3971" w:rsidRDefault="00CC28BB" w:rsidP="00CC28BB">
      <w:pPr>
        <w:rPr>
          <w:rFonts w:ascii="Times New Roman" w:hAnsi="Times New Roman" w:cs="Times New Roman"/>
          <w:sz w:val="24"/>
        </w:rPr>
        <w:sectPr w:rsidR="00CC28BB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CC28BB" w:rsidRPr="00095DAD" w14:paraId="419E3041" w14:textId="77777777" w:rsidTr="005220CF">
        <w:trPr>
          <w:trHeight w:val="283"/>
        </w:trPr>
        <w:tc>
          <w:tcPr>
            <w:tcW w:w="4501" w:type="dxa"/>
            <w:gridSpan w:val="3"/>
          </w:tcPr>
          <w:p w14:paraId="1E266284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CC28BB" w:rsidRPr="00095DAD" w14:paraId="46B31D79" w14:textId="77777777" w:rsidTr="005220CF">
        <w:trPr>
          <w:trHeight w:val="283"/>
        </w:trPr>
        <w:tc>
          <w:tcPr>
            <w:tcW w:w="1825" w:type="dxa"/>
          </w:tcPr>
          <w:p w14:paraId="6CAE005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6A4FAB19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D63BF6B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3418AD36" w14:textId="77777777" w:rsidTr="005220CF">
        <w:trPr>
          <w:trHeight w:val="138"/>
        </w:trPr>
        <w:tc>
          <w:tcPr>
            <w:tcW w:w="1825" w:type="dxa"/>
          </w:tcPr>
          <w:p w14:paraId="607E8E3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7223877C" w14:textId="3ECFE0DD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.5</w:t>
            </w:r>
            <w:r w:rsidR="00AB77C0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58118B45" w14:textId="5B2B5251" w:rsidR="00CC28BB" w:rsidRPr="00095DAD" w:rsidRDefault="00AB77C0" w:rsidP="00F31148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 min </w:t>
            </w:r>
            <w:r w:rsidR="007F20AB">
              <w:rPr>
                <w:rFonts w:ascii="Times New Roman" w:hAnsi="Times New Roman" w:cs="Times New Roman"/>
              </w:rPr>
              <w:t>2</w:t>
            </w:r>
            <w:r w:rsidR="00E7216D">
              <w:rPr>
                <w:rFonts w:ascii="Times New Roman" w:hAnsi="Times New Roman" w:cs="Times New Roman"/>
              </w:rPr>
              <w:t>4</w:t>
            </w:r>
            <w:r w:rsidR="00F31148">
              <w:rPr>
                <w:rFonts w:ascii="Times New Roman" w:hAnsi="Times New Roman" w:cs="Times New Roman"/>
              </w:rPr>
              <w:t>s</w:t>
            </w:r>
          </w:p>
        </w:tc>
      </w:tr>
      <w:tr w:rsidR="00CC28BB" w:rsidRPr="00095DAD" w14:paraId="59A3F9D2" w14:textId="77777777" w:rsidTr="005220CF">
        <w:trPr>
          <w:trHeight w:val="138"/>
        </w:trPr>
        <w:tc>
          <w:tcPr>
            <w:tcW w:w="1825" w:type="dxa"/>
          </w:tcPr>
          <w:p w14:paraId="31B9AD9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3B460DF8" w14:textId="14E8B55A" w:rsidR="00CC28BB" w:rsidRPr="00095DAD" w:rsidRDefault="00A2606F" w:rsidP="00A452D3">
            <w:pPr>
              <w:spacing w:line="360" w:lineRule="auto"/>
              <w:jc w:val="both"/>
            </w:pPr>
            <w:r>
              <w:t>6</w:t>
            </w:r>
            <w:r w:rsidR="00A452D3">
              <w:t>2</w:t>
            </w:r>
            <w:r>
              <w:t>.5</w:t>
            </w:r>
            <w:r w:rsidR="000A0948">
              <w:t>%</w:t>
            </w:r>
          </w:p>
        </w:tc>
        <w:tc>
          <w:tcPr>
            <w:tcW w:w="1128" w:type="dxa"/>
          </w:tcPr>
          <w:p w14:paraId="0992A3D6" w14:textId="3734CCE0" w:rsidR="00CC28BB" w:rsidRPr="00095DAD" w:rsidRDefault="00A2606F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0s</w:t>
            </w:r>
          </w:p>
        </w:tc>
      </w:tr>
      <w:tr w:rsidR="00CC28BB" w:rsidRPr="00095DAD" w14:paraId="5894EB9C" w14:textId="77777777" w:rsidTr="005220CF">
        <w:trPr>
          <w:trHeight w:val="531"/>
        </w:trPr>
        <w:tc>
          <w:tcPr>
            <w:tcW w:w="1825" w:type="dxa"/>
          </w:tcPr>
          <w:p w14:paraId="02B3C62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45C5B057" w14:textId="580B58C5" w:rsidR="00CC28BB" w:rsidRPr="00095DAD" w:rsidRDefault="006012FC" w:rsidP="005220CF">
            <w:pPr>
              <w:spacing w:line="360" w:lineRule="auto"/>
              <w:jc w:val="both"/>
            </w:pPr>
            <w:r>
              <w:t>75</w:t>
            </w:r>
            <w:r w:rsidR="00571247">
              <w:t>.5</w:t>
            </w:r>
          </w:p>
        </w:tc>
        <w:tc>
          <w:tcPr>
            <w:tcW w:w="1128" w:type="dxa"/>
          </w:tcPr>
          <w:p w14:paraId="4C0AE235" w14:textId="6F5DC137" w:rsidR="00CC28BB" w:rsidRPr="00095DAD" w:rsidRDefault="00571247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s</w:t>
            </w:r>
          </w:p>
        </w:tc>
      </w:tr>
      <w:tr w:rsidR="00CC28BB" w:rsidRPr="00095DAD" w14:paraId="2EB52135" w14:textId="77777777" w:rsidTr="005220CF">
        <w:trPr>
          <w:trHeight w:val="243"/>
        </w:trPr>
        <w:tc>
          <w:tcPr>
            <w:tcW w:w="4501" w:type="dxa"/>
            <w:gridSpan w:val="3"/>
          </w:tcPr>
          <w:p w14:paraId="641FB023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CC28BB" w:rsidRPr="00095DAD" w14:paraId="460BF4C5" w14:textId="77777777" w:rsidTr="005220CF">
        <w:trPr>
          <w:trHeight w:val="243"/>
        </w:trPr>
        <w:tc>
          <w:tcPr>
            <w:tcW w:w="1825" w:type="dxa"/>
          </w:tcPr>
          <w:p w14:paraId="75C7B6B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09B93066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2082693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18AACF08" w14:textId="77777777" w:rsidTr="005220CF">
        <w:trPr>
          <w:trHeight w:val="252"/>
        </w:trPr>
        <w:tc>
          <w:tcPr>
            <w:tcW w:w="1825" w:type="dxa"/>
          </w:tcPr>
          <w:p w14:paraId="53B9F87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207DD156" w14:textId="05D59B43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.5</w:t>
            </w:r>
          </w:p>
        </w:tc>
        <w:tc>
          <w:tcPr>
            <w:tcW w:w="1128" w:type="dxa"/>
          </w:tcPr>
          <w:p w14:paraId="15D49D7F" w14:textId="6EB1FD3A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s</w:t>
            </w:r>
          </w:p>
        </w:tc>
      </w:tr>
      <w:tr w:rsidR="00CC28BB" w:rsidRPr="00095DAD" w14:paraId="2C4EEE2A" w14:textId="77777777" w:rsidTr="005220CF">
        <w:trPr>
          <w:trHeight w:val="272"/>
        </w:trPr>
        <w:tc>
          <w:tcPr>
            <w:tcW w:w="1825" w:type="dxa"/>
          </w:tcPr>
          <w:p w14:paraId="6BD51ABA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696F53F1" w14:textId="159D4213" w:rsidR="00CC28BB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.5%</w:t>
            </w:r>
          </w:p>
        </w:tc>
        <w:tc>
          <w:tcPr>
            <w:tcW w:w="1128" w:type="dxa"/>
          </w:tcPr>
          <w:p w14:paraId="6EF446D9" w14:textId="552B3349" w:rsidR="00CC28BB" w:rsidRPr="00095DAD" w:rsidRDefault="000F4F5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4</w:t>
            </w:r>
            <w:r w:rsidR="00857426">
              <w:rPr>
                <w:rFonts w:ascii="Times New Roman" w:hAnsi="Times New Roman" w:cs="Times New Roman"/>
              </w:rPr>
              <w:t>s</w:t>
            </w:r>
          </w:p>
        </w:tc>
      </w:tr>
      <w:tr w:rsidR="00CC28BB" w:rsidRPr="00095DAD" w14:paraId="25F90936" w14:textId="77777777" w:rsidTr="005220CF">
        <w:trPr>
          <w:trHeight w:val="579"/>
        </w:trPr>
        <w:tc>
          <w:tcPr>
            <w:tcW w:w="1825" w:type="dxa"/>
          </w:tcPr>
          <w:p w14:paraId="6B139A7F" w14:textId="77777777" w:rsidR="00CC28BB" w:rsidRPr="00EE5818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E5818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A1AE0C9" w14:textId="3C89B4E5" w:rsidR="00CC28BB" w:rsidRPr="00EE5818" w:rsidRDefault="00571247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E5818">
              <w:rPr>
                <w:rFonts w:ascii="Times New Roman" w:hAnsi="Times New Roman" w:cs="Times New Roman"/>
              </w:rPr>
              <w:t>89.5</w:t>
            </w:r>
          </w:p>
        </w:tc>
        <w:tc>
          <w:tcPr>
            <w:tcW w:w="1128" w:type="dxa"/>
          </w:tcPr>
          <w:p w14:paraId="242E7988" w14:textId="1B6F0007" w:rsidR="00CC28BB" w:rsidRPr="00EE5818" w:rsidRDefault="006709E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s</w:t>
            </w:r>
          </w:p>
        </w:tc>
      </w:tr>
    </w:tbl>
    <w:p w14:paraId="7311270E" w14:textId="77777777" w:rsidR="002D654A" w:rsidRDefault="002D654A">
      <w:pPr>
        <w:rPr>
          <w:rFonts w:ascii="Times New Roman" w:hAnsi="Times New Roman" w:cs="Times New Roman"/>
          <w:sz w:val="24"/>
        </w:rPr>
        <w:sectPr w:rsidR="002D654A" w:rsidSect="002D654A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371A8CBE" w14:textId="6ED62DFE" w:rsidR="00471BE3" w:rsidRPr="00102DA8" w:rsidRDefault="00471BE3" w:rsidP="00471BE3">
      <w:pPr>
        <w:rPr>
          <w:rFonts w:ascii="Times New Roman" w:hAnsi="Times New Roman" w:cs="Times New Roman"/>
          <w:b/>
          <w:sz w:val="24"/>
        </w:rPr>
        <w:sectPr w:rsidR="00471BE3" w:rsidRP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  <w:r>
        <w:rPr>
          <w:rFonts w:ascii="Times New Roman" w:hAnsi="Times New Roman" w:cs="Times New Roman"/>
          <w:b/>
          <w:sz w:val="24"/>
        </w:rPr>
        <w:lastRenderedPageBreak/>
        <w:t>2.2 Taxa de mutação 20%</w:t>
      </w:r>
    </w:p>
    <w:p w14:paraId="10961D68" w14:textId="77777777" w:rsidR="00471BE3" w:rsidRPr="00662038" w:rsidRDefault="00471BE3" w:rsidP="00471BE3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471BE3" w:rsidRPr="00662038" w:rsidSect="00CC28BB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>As tabelas abaixo apresenta os resultados aplicados a taxa de mutação 10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471BE3" w:rsidRPr="00095DAD" w14:paraId="262520DF" w14:textId="77777777" w:rsidTr="005220CF">
        <w:trPr>
          <w:trHeight w:val="283"/>
        </w:trPr>
        <w:tc>
          <w:tcPr>
            <w:tcW w:w="4501" w:type="dxa"/>
            <w:gridSpan w:val="3"/>
          </w:tcPr>
          <w:p w14:paraId="69F2E41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471BE3" w:rsidRPr="00095DAD" w14:paraId="3F850795" w14:textId="77777777" w:rsidTr="005220CF">
        <w:trPr>
          <w:trHeight w:val="283"/>
        </w:trPr>
        <w:tc>
          <w:tcPr>
            <w:tcW w:w="1838" w:type="dxa"/>
          </w:tcPr>
          <w:p w14:paraId="796ACEA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11877727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Taxa de </w:t>
            </w: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4F2BE8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6A00CDF0" w14:textId="77777777" w:rsidTr="005220CF">
        <w:trPr>
          <w:trHeight w:val="138"/>
        </w:trPr>
        <w:tc>
          <w:tcPr>
            <w:tcW w:w="1838" w:type="dxa"/>
          </w:tcPr>
          <w:p w14:paraId="6D80A93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7BE92EEC" w14:textId="383C86CA" w:rsidR="00471BE3" w:rsidRPr="00095DAD" w:rsidRDefault="00D5136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%</w:t>
            </w:r>
          </w:p>
        </w:tc>
        <w:tc>
          <w:tcPr>
            <w:tcW w:w="1128" w:type="dxa"/>
          </w:tcPr>
          <w:p w14:paraId="3BBA028E" w14:textId="311D51C2" w:rsidR="00471BE3" w:rsidRPr="00095DAD" w:rsidRDefault="00D5136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min 1s</w:t>
            </w:r>
          </w:p>
        </w:tc>
      </w:tr>
      <w:tr w:rsidR="00471BE3" w:rsidRPr="00095DAD" w14:paraId="3658DF45" w14:textId="77777777" w:rsidTr="005220CF">
        <w:trPr>
          <w:trHeight w:val="189"/>
        </w:trPr>
        <w:tc>
          <w:tcPr>
            <w:tcW w:w="1838" w:type="dxa"/>
          </w:tcPr>
          <w:p w14:paraId="3BE94D8C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050DA24" w14:textId="1AFE6BCA" w:rsidR="00471BE3" w:rsidRPr="00095DAD" w:rsidRDefault="005A07B9" w:rsidP="005220CF">
            <w:pPr>
              <w:spacing w:line="360" w:lineRule="auto"/>
              <w:jc w:val="both"/>
            </w:pPr>
            <w:r>
              <w:t>66</w:t>
            </w:r>
            <w:r w:rsidR="001B60FB">
              <w:t>%</w:t>
            </w:r>
          </w:p>
        </w:tc>
        <w:tc>
          <w:tcPr>
            <w:tcW w:w="1128" w:type="dxa"/>
          </w:tcPr>
          <w:p w14:paraId="38CD483B" w14:textId="1DE42CE4" w:rsidR="00471BE3" w:rsidRPr="00095DAD" w:rsidRDefault="003F205F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  <w:tr w:rsidR="00471BE3" w:rsidRPr="00095DAD" w14:paraId="25884F4D" w14:textId="77777777" w:rsidTr="005220CF">
        <w:trPr>
          <w:trHeight w:val="531"/>
        </w:trPr>
        <w:tc>
          <w:tcPr>
            <w:tcW w:w="1838" w:type="dxa"/>
          </w:tcPr>
          <w:p w14:paraId="0A7A282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0B62D143" w14:textId="2BE7D2AD" w:rsidR="00471BE3" w:rsidRPr="00095DAD" w:rsidRDefault="000A5B20" w:rsidP="005220CF">
            <w:pPr>
              <w:spacing w:line="360" w:lineRule="auto"/>
              <w:jc w:val="both"/>
            </w:pPr>
            <w:r>
              <w:t>63%</w:t>
            </w:r>
          </w:p>
        </w:tc>
        <w:tc>
          <w:tcPr>
            <w:tcW w:w="1128" w:type="dxa"/>
          </w:tcPr>
          <w:p w14:paraId="6902A532" w14:textId="778A0CF0" w:rsidR="00471BE3" w:rsidRPr="00095DAD" w:rsidRDefault="000A5B2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s</w:t>
            </w:r>
          </w:p>
        </w:tc>
      </w:tr>
      <w:tr w:rsidR="00471BE3" w:rsidRPr="00095DAD" w14:paraId="17955A7A" w14:textId="77777777" w:rsidTr="005220CF">
        <w:trPr>
          <w:trHeight w:val="243"/>
        </w:trPr>
        <w:tc>
          <w:tcPr>
            <w:tcW w:w="4501" w:type="dxa"/>
            <w:gridSpan w:val="3"/>
          </w:tcPr>
          <w:p w14:paraId="7956F22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471BE3" w:rsidRPr="00095DAD" w14:paraId="31135699" w14:textId="77777777" w:rsidTr="005220CF">
        <w:trPr>
          <w:trHeight w:val="243"/>
        </w:trPr>
        <w:tc>
          <w:tcPr>
            <w:tcW w:w="1838" w:type="dxa"/>
          </w:tcPr>
          <w:p w14:paraId="57BCC1BA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7F60DA6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41A6A4F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5CF6E80E" w14:textId="77777777" w:rsidTr="005220CF">
        <w:trPr>
          <w:trHeight w:val="252"/>
        </w:trPr>
        <w:tc>
          <w:tcPr>
            <w:tcW w:w="1838" w:type="dxa"/>
          </w:tcPr>
          <w:p w14:paraId="4DEDEE4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3BDA99DE" w14:textId="04816FF7" w:rsidR="00471BE3" w:rsidRPr="00095DAD" w:rsidRDefault="00D902AE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%</w:t>
            </w:r>
          </w:p>
        </w:tc>
        <w:tc>
          <w:tcPr>
            <w:tcW w:w="1128" w:type="dxa"/>
          </w:tcPr>
          <w:p w14:paraId="4C4DBA75" w14:textId="78A59CE8" w:rsidR="00471BE3" w:rsidRPr="00095DAD" w:rsidRDefault="00D902AE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s</w:t>
            </w:r>
          </w:p>
        </w:tc>
      </w:tr>
      <w:tr w:rsidR="00471BE3" w:rsidRPr="00095DAD" w14:paraId="1A373A07" w14:textId="77777777" w:rsidTr="005220CF">
        <w:trPr>
          <w:trHeight w:val="272"/>
        </w:trPr>
        <w:tc>
          <w:tcPr>
            <w:tcW w:w="1838" w:type="dxa"/>
          </w:tcPr>
          <w:p w14:paraId="07313AD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6AB87E7" w14:textId="7DAC2FAA" w:rsidR="00471BE3" w:rsidRPr="00095DAD" w:rsidRDefault="00451BEA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</w:t>
            </w:r>
            <w:r w:rsidR="0014616D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7D896010" w14:textId="12E2CCE1" w:rsidR="00471BE3" w:rsidRPr="00095DAD" w:rsidRDefault="00820E1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s</w:t>
            </w:r>
          </w:p>
        </w:tc>
      </w:tr>
      <w:tr w:rsidR="00471BE3" w:rsidRPr="00095DAD" w14:paraId="45E5C920" w14:textId="77777777" w:rsidTr="005220CF">
        <w:trPr>
          <w:trHeight w:val="507"/>
        </w:trPr>
        <w:tc>
          <w:tcPr>
            <w:tcW w:w="1838" w:type="dxa"/>
          </w:tcPr>
          <w:p w14:paraId="53B9EDE4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1EE82B62" w14:textId="17A47B59" w:rsidR="00471BE3" w:rsidRPr="00095DAD" w:rsidRDefault="002259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.5</w:t>
            </w:r>
          </w:p>
        </w:tc>
        <w:tc>
          <w:tcPr>
            <w:tcW w:w="1128" w:type="dxa"/>
          </w:tcPr>
          <w:p w14:paraId="4BD50320" w14:textId="1C1CD19D" w:rsidR="00471BE3" w:rsidRPr="00095DAD" w:rsidRDefault="002259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s</w:t>
            </w:r>
          </w:p>
        </w:tc>
      </w:tr>
    </w:tbl>
    <w:p w14:paraId="1B61BD0C" w14:textId="77777777" w:rsidR="00471BE3" w:rsidRDefault="00471BE3" w:rsidP="00471BE3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471BE3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24189840" w14:textId="4E098DF4" w:rsidR="00471BE3" w:rsidRPr="00EA3971" w:rsidRDefault="00471BE3" w:rsidP="00471BE3">
      <w:pPr>
        <w:jc w:val="both"/>
        <w:rPr>
          <w:rFonts w:ascii="Times New Roman" w:hAnsi="Times New Roman" w:cs="Times New Roman"/>
          <w:sz w:val="24"/>
        </w:rPr>
        <w:sectPr w:rsidR="00471BE3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 xml:space="preserve">Os resultados com a mesma taxa de mutação (10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>
        <w:rPr>
          <w:rFonts w:ascii="Times New Roman" w:hAnsi="Times New Roman" w:cs="Times New Roman"/>
          <w:sz w:val="24"/>
        </w:rPr>
        <w:t>, método que a cada geração passa para a próxima com os 80 filhos (taxa de crossover 0.8) e como 20 pai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471BE3" w:rsidRPr="00095DAD" w14:paraId="64D6FE5C" w14:textId="77777777" w:rsidTr="005220CF">
        <w:trPr>
          <w:trHeight w:val="283"/>
        </w:trPr>
        <w:tc>
          <w:tcPr>
            <w:tcW w:w="4501" w:type="dxa"/>
            <w:gridSpan w:val="3"/>
          </w:tcPr>
          <w:p w14:paraId="72453A3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471BE3" w:rsidRPr="00095DAD" w14:paraId="57F54F54" w14:textId="77777777" w:rsidTr="005220CF">
        <w:trPr>
          <w:trHeight w:val="283"/>
        </w:trPr>
        <w:tc>
          <w:tcPr>
            <w:tcW w:w="1825" w:type="dxa"/>
          </w:tcPr>
          <w:p w14:paraId="26E8FA0C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52CD640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2C83D0FD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75440B6A" w14:textId="77777777" w:rsidTr="005220CF">
        <w:trPr>
          <w:trHeight w:val="138"/>
        </w:trPr>
        <w:tc>
          <w:tcPr>
            <w:tcW w:w="1825" w:type="dxa"/>
          </w:tcPr>
          <w:p w14:paraId="78F1260D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564DA713" w14:textId="44188500" w:rsidR="00471BE3" w:rsidRPr="00095DAD" w:rsidRDefault="001B3E4C" w:rsidP="00D902AE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  <w:r w:rsidR="005A07B9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.5</w:t>
            </w:r>
            <w:r w:rsidR="00D902AE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7C0F6289" w14:textId="321E526E" w:rsidR="00471BE3" w:rsidRPr="00095DAD" w:rsidRDefault="001B3E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min 1s</w:t>
            </w:r>
          </w:p>
        </w:tc>
      </w:tr>
      <w:tr w:rsidR="00471BE3" w:rsidRPr="00095DAD" w14:paraId="04010A37" w14:textId="77777777" w:rsidTr="005220CF">
        <w:trPr>
          <w:trHeight w:val="138"/>
        </w:trPr>
        <w:tc>
          <w:tcPr>
            <w:tcW w:w="1825" w:type="dxa"/>
          </w:tcPr>
          <w:p w14:paraId="4E76E63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426A4D1B" w14:textId="351AC261" w:rsidR="00471BE3" w:rsidRPr="00095DAD" w:rsidRDefault="00C84EB1" w:rsidP="005220CF">
            <w:pPr>
              <w:spacing w:line="360" w:lineRule="auto"/>
              <w:jc w:val="both"/>
            </w:pPr>
            <w:r>
              <w:t>81</w:t>
            </w:r>
            <w:r w:rsidR="00F76235">
              <w:t>%</w:t>
            </w:r>
          </w:p>
        </w:tc>
        <w:tc>
          <w:tcPr>
            <w:tcW w:w="1128" w:type="dxa"/>
          </w:tcPr>
          <w:p w14:paraId="031CD416" w14:textId="5B8F8250" w:rsidR="00471BE3" w:rsidRPr="00095DAD" w:rsidRDefault="00BE4CD5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C84EB1">
              <w:rPr>
                <w:rFonts w:ascii="Times New Roman" w:hAnsi="Times New Roman" w:cs="Times New Roman"/>
              </w:rPr>
              <w:t xml:space="preserve"> min 54s</w:t>
            </w:r>
          </w:p>
        </w:tc>
      </w:tr>
      <w:tr w:rsidR="00471BE3" w:rsidRPr="00095DAD" w14:paraId="3DC03E33" w14:textId="77777777" w:rsidTr="005220CF">
        <w:trPr>
          <w:trHeight w:val="531"/>
        </w:trPr>
        <w:tc>
          <w:tcPr>
            <w:tcW w:w="1825" w:type="dxa"/>
          </w:tcPr>
          <w:p w14:paraId="36F198A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D792F3E" w14:textId="66653F8C" w:rsidR="00471BE3" w:rsidRPr="00095DAD" w:rsidRDefault="00CA1A23" w:rsidP="005220CF">
            <w:pPr>
              <w:spacing w:line="360" w:lineRule="auto"/>
              <w:jc w:val="both"/>
            </w:pPr>
            <w:r>
              <w:t>82%</w:t>
            </w:r>
          </w:p>
        </w:tc>
        <w:tc>
          <w:tcPr>
            <w:tcW w:w="1128" w:type="dxa"/>
          </w:tcPr>
          <w:p w14:paraId="5D165B7A" w14:textId="5543D30C" w:rsidR="00471BE3" w:rsidRPr="00095DAD" w:rsidRDefault="00CA1A2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3s</w:t>
            </w:r>
          </w:p>
        </w:tc>
      </w:tr>
      <w:tr w:rsidR="00471BE3" w:rsidRPr="00095DAD" w14:paraId="2479640B" w14:textId="77777777" w:rsidTr="005220CF">
        <w:trPr>
          <w:trHeight w:val="243"/>
        </w:trPr>
        <w:tc>
          <w:tcPr>
            <w:tcW w:w="4501" w:type="dxa"/>
            <w:gridSpan w:val="3"/>
          </w:tcPr>
          <w:p w14:paraId="131EED1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471BE3" w:rsidRPr="00095DAD" w14:paraId="39F0C020" w14:textId="77777777" w:rsidTr="005220CF">
        <w:trPr>
          <w:trHeight w:val="243"/>
        </w:trPr>
        <w:tc>
          <w:tcPr>
            <w:tcW w:w="1825" w:type="dxa"/>
          </w:tcPr>
          <w:p w14:paraId="5FFFBCA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70F65260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34C30DAF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435FDEB9" w14:textId="77777777" w:rsidTr="005220CF">
        <w:trPr>
          <w:trHeight w:val="252"/>
        </w:trPr>
        <w:tc>
          <w:tcPr>
            <w:tcW w:w="1825" w:type="dxa"/>
          </w:tcPr>
          <w:p w14:paraId="64076563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0AC97809" w14:textId="1476F720" w:rsidR="00471BE3" w:rsidRPr="00095DAD" w:rsidRDefault="001B3E4C" w:rsidP="00EF7C4E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="00D5136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5</w:t>
            </w:r>
          </w:p>
        </w:tc>
        <w:tc>
          <w:tcPr>
            <w:tcW w:w="1128" w:type="dxa"/>
          </w:tcPr>
          <w:p w14:paraId="6E0EA86A" w14:textId="1F031536" w:rsidR="00471BE3" w:rsidRPr="00095DAD" w:rsidRDefault="00A0168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44</w:t>
            </w:r>
          </w:p>
        </w:tc>
      </w:tr>
      <w:tr w:rsidR="00471BE3" w:rsidRPr="00095DAD" w14:paraId="5997DC72" w14:textId="77777777" w:rsidTr="005220CF">
        <w:trPr>
          <w:trHeight w:val="272"/>
        </w:trPr>
        <w:tc>
          <w:tcPr>
            <w:tcW w:w="1825" w:type="dxa"/>
          </w:tcPr>
          <w:p w14:paraId="4FF02E8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4C36E523" w14:textId="17D09912" w:rsidR="00471BE3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%</w:t>
            </w:r>
          </w:p>
        </w:tc>
        <w:tc>
          <w:tcPr>
            <w:tcW w:w="1128" w:type="dxa"/>
          </w:tcPr>
          <w:p w14:paraId="71014A9A" w14:textId="75E48F2D" w:rsidR="00471BE3" w:rsidRPr="00095DAD" w:rsidRDefault="00BE4CD5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BA0434">
              <w:rPr>
                <w:rFonts w:ascii="Times New Roman" w:hAnsi="Times New Roman" w:cs="Times New Roman"/>
              </w:rPr>
              <w:t xml:space="preserve"> min 50s</w:t>
            </w:r>
          </w:p>
        </w:tc>
      </w:tr>
      <w:tr w:rsidR="00471BE3" w:rsidRPr="00095DAD" w14:paraId="6FACFE28" w14:textId="77777777" w:rsidTr="005220CF">
        <w:trPr>
          <w:trHeight w:val="579"/>
        </w:trPr>
        <w:tc>
          <w:tcPr>
            <w:tcW w:w="1825" w:type="dxa"/>
          </w:tcPr>
          <w:p w14:paraId="31F0EDD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02E0FE37" w14:textId="31813341" w:rsidR="00471BE3" w:rsidRPr="00095DAD" w:rsidRDefault="008458C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.5</w:t>
            </w:r>
          </w:p>
        </w:tc>
        <w:tc>
          <w:tcPr>
            <w:tcW w:w="1128" w:type="dxa"/>
          </w:tcPr>
          <w:p w14:paraId="0C8544CC" w14:textId="4498238C" w:rsidR="00471BE3" w:rsidRPr="00095DAD" w:rsidRDefault="008458C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27s</w:t>
            </w:r>
          </w:p>
        </w:tc>
      </w:tr>
    </w:tbl>
    <w:p w14:paraId="06591493" w14:textId="77777777" w:rsidR="00471BE3" w:rsidRDefault="00471BE3">
      <w:pPr>
        <w:rPr>
          <w:rFonts w:ascii="Times New Roman" w:hAnsi="Times New Roman" w:cs="Times New Roman"/>
          <w:sz w:val="24"/>
        </w:rPr>
        <w:sectPr w:rsidR="00471BE3" w:rsidSect="00471BE3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5F979A7D" w14:textId="77777777" w:rsidR="00471BE3" w:rsidRDefault="00471BE3" w:rsidP="00102DA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6ABDCA6C" w14:textId="77777777" w:rsidR="00102DA8" w:rsidRDefault="00102DA8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28D7C87D" w14:textId="580FA1C4" w:rsidR="00B51E43" w:rsidRDefault="00B51E43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7F193041" w14:textId="77777777" w:rsidR="00FD0940" w:rsidRDefault="00FD0940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D34FE32" w14:textId="77777777" w:rsidR="008207CF" w:rsidRDefault="008207CF" w:rsidP="000C3E4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2426417" w14:textId="77777777" w:rsidR="005A4FAE" w:rsidRDefault="005A4FAE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2508BCBA" w14:textId="7E68D4D8" w:rsidR="009D50FA" w:rsidRDefault="005A4FAE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3. ETAPA 2</w:t>
      </w:r>
    </w:p>
    <w:p w14:paraId="75668C39" w14:textId="78CCCB17" w:rsidR="00A80993" w:rsidRDefault="003F0B5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pós o fim dos experimentos anteriores notou-se que a melhor configuração obtida na fase anterior </w:t>
      </w:r>
      <w:r w:rsidR="00C471CD">
        <w:rPr>
          <w:rFonts w:ascii="Times New Roman" w:hAnsi="Times New Roman" w:cs="Times New Roman"/>
          <w:sz w:val="24"/>
        </w:rPr>
        <w:t>foi</w:t>
      </w:r>
      <w:r>
        <w:rPr>
          <w:rFonts w:ascii="Times New Roman" w:hAnsi="Times New Roman" w:cs="Times New Roman"/>
          <w:sz w:val="24"/>
        </w:rPr>
        <w:t xml:space="preserve"> com o método de seleção roleta (investida pelo pior valor), método de crossover PMX</w:t>
      </w:r>
      <w:r w:rsidR="00A15FE2">
        <w:rPr>
          <w:rFonts w:ascii="Times New Roman" w:hAnsi="Times New Roman" w:cs="Times New Roman"/>
          <w:sz w:val="24"/>
        </w:rPr>
        <w:t>, mutação 10%</w:t>
      </w:r>
      <w:r>
        <w:rPr>
          <w:rFonts w:ascii="Times New Roman" w:hAnsi="Times New Roman" w:cs="Times New Roman"/>
          <w:sz w:val="24"/>
        </w:rPr>
        <w:t xml:space="preserve"> e a forma de reinserção pura com elitismo de 20%, a qual </w:t>
      </w:r>
      <w:r w:rsidR="00A15FE2">
        <w:rPr>
          <w:rFonts w:ascii="Times New Roman" w:hAnsi="Times New Roman" w:cs="Times New Roman"/>
          <w:sz w:val="24"/>
        </w:rPr>
        <w:t>teve um desempenho médio de 47</w:t>
      </w:r>
      <w:r>
        <w:rPr>
          <w:rFonts w:ascii="Times New Roman" w:hAnsi="Times New Roman" w:cs="Times New Roman"/>
          <w:sz w:val="24"/>
        </w:rPr>
        <w:t xml:space="preserve"> segundos para as 200 execuções e obtendo uma taxa de convergência de 89.5%. </w:t>
      </w:r>
    </w:p>
    <w:p w14:paraId="1F7C4B7E" w14:textId="7A1E5D3E" w:rsidR="005A4FAE" w:rsidRDefault="003F0B5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esta forma tal configuração foi selecionada para prosseguir com o trabalho</w:t>
      </w:r>
      <w:r w:rsidR="00C471CD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endo em vista que a taxa de convergência </w:t>
      </w:r>
      <w:r w:rsidR="00C471CD">
        <w:rPr>
          <w:rFonts w:ascii="Times New Roman" w:hAnsi="Times New Roman" w:cs="Times New Roman"/>
          <w:sz w:val="24"/>
        </w:rPr>
        <w:t xml:space="preserve">com maiores índices de acertos e o tempo de execução foi relativamente baixo em comparação com as outras configuração que obtiveram resultados próximos, exemplo a configuração com o método de seleção </w:t>
      </w:r>
      <w:proofErr w:type="spellStart"/>
      <w:r w:rsidR="00C471CD">
        <w:rPr>
          <w:rFonts w:ascii="Times New Roman" w:hAnsi="Times New Roman" w:cs="Times New Roman"/>
          <w:sz w:val="24"/>
        </w:rPr>
        <w:t>Rannk</w:t>
      </w:r>
      <w:proofErr w:type="spellEnd"/>
      <w:r w:rsidR="00C471CD">
        <w:rPr>
          <w:rFonts w:ascii="Times New Roman" w:hAnsi="Times New Roman" w:cs="Times New Roman"/>
          <w:sz w:val="24"/>
        </w:rPr>
        <w:t xml:space="preserve"> Linear, crossover PMX e reinserção pura com elitismo de 20% a qual obteve uma taxa de convergência de 84%, mas com o tempo de 1 minuto e 50 segundos para as 200 execuções.</w:t>
      </w:r>
    </w:p>
    <w:p w14:paraId="7F68AD9B" w14:textId="77777777" w:rsidR="00013D0B" w:rsidRDefault="00013D0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2CF6DC3" w14:textId="4FF58527" w:rsidR="007F1BF9" w:rsidRPr="00BE5AEF" w:rsidRDefault="00BD2500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BE5AEF">
        <w:rPr>
          <w:rFonts w:ascii="Times New Roman" w:hAnsi="Times New Roman" w:cs="Times New Roman"/>
          <w:b/>
          <w:sz w:val="24"/>
        </w:rPr>
        <w:t xml:space="preserve">3.1 Variações </w:t>
      </w:r>
      <w:r w:rsidR="00A35CED">
        <w:rPr>
          <w:rFonts w:ascii="Times New Roman" w:hAnsi="Times New Roman" w:cs="Times New Roman"/>
          <w:b/>
          <w:sz w:val="24"/>
        </w:rPr>
        <w:t>nos Números de G</w:t>
      </w:r>
      <w:r w:rsidRPr="00BE5AEF">
        <w:rPr>
          <w:rFonts w:ascii="Times New Roman" w:hAnsi="Times New Roman" w:cs="Times New Roman"/>
          <w:b/>
          <w:sz w:val="24"/>
        </w:rPr>
        <w:t>erações</w:t>
      </w:r>
    </w:p>
    <w:p w14:paraId="3EF3A7F5" w14:textId="17EA2999" w:rsidR="005A6BBF" w:rsidRDefault="00BE5AEF" w:rsidP="005E60E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a finalidade de obter melho</w:t>
      </w:r>
      <w:r w:rsidR="005E60EE">
        <w:rPr>
          <w:rFonts w:ascii="Times New Roman" w:hAnsi="Times New Roman" w:cs="Times New Roman"/>
          <w:sz w:val="24"/>
        </w:rPr>
        <w:t>res resultados foram realizadas algumas alterações no número de gerações</w:t>
      </w:r>
      <w:r w:rsidR="007E7669">
        <w:rPr>
          <w:rFonts w:ascii="Times New Roman" w:hAnsi="Times New Roman" w:cs="Times New Roman"/>
          <w:sz w:val="24"/>
        </w:rPr>
        <w:t xml:space="preserve">, </w:t>
      </w:r>
      <w:r w:rsidR="005E60EE">
        <w:rPr>
          <w:rFonts w:ascii="Times New Roman" w:hAnsi="Times New Roman" w:cs="Times New Roman"/>
          <w:sz w:val="24"/>
        </w:rPr>
        <w:t>foram realizados com 20,40,60,100</w:t>
      </w:r>
      <w:r w:rsidR="0065308C">
        <w:rPr>
          <w:rFonts w:ascii="Times New Roman" w:hAnsi="Times New Roman" w:cs="Times New Roman"/>
          <w:sz w:val="24"/>
        </w:rPr>
        <w:t xml:space="preserve"> e 200</w:t>
      </w:r>
      <w:r w:rsidR="009F166B">
        <w:rPr>
          <w:rFonts w:ascii="Times New Roman" w:hAnsi="Times New Roman" w:cs="Times New Roman"/>
          <w:sz w:val="24"/>
        </w:rPr>
        <w:t>, cada configuração foi testada 5 vezes com 200 execuções e ao fim calculado a média</w:t>
      </w:r>
      <w:r w:rsidR="004C3A6E">
        <w:rPr>
          <w:rFonts w:ascii="Times New Roman" w:hAnsi="Times New Roman" w:cs="Times New Roman"/>
          <w:sz w:val="24"/>
        </w:rPr>
        <w:t>.</w:t>
      </w:r>
      <w:r w:rsidR="0012290D">
        <w:rPr>
          <w:rFonts w:ascii="Times New Roman" w:hAnsi="Times New Roman" w:cs="Times New Roman"/>
          <w:sz w:val="24"/>
        </w:rPr>
        <w:t xml:space="preserve"> A tabela a seguir apresenta os resultados obtidos: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2405"/>
        <w:gridCol w:w="2693"/>
        <w:gridCol w:w="2694"/>
      </w:tblGrid>
      <w:tr w:rsidR="0012290D" w14:paraId="57F0941D" w14:textId="77777777" w:rsidTr="000D5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3CD265F0" w14:textId="2077EE05" w:rsidR="0012290D" w:rsidRDefault="0012290D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úmero de gerações</w:t>
            </w:r>
          </w:p>
        </w:tc>
        <w:tc>
          <w:tcPr>
            <w:tcW w:w="2693" w:type="dxa"/>
          </w:tcPr>
          <w:p w14:paraId="6E9D7D74" w14:textId="0AB2DF7D" w:rsidR="0012290D" w:rsidRDefault="0012290D" w:rsidP="005E60E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2694" w:type="dxa"/>
          </w:tcPr>
          <w:p w14:paraId="2AE2C01B" w14:textId="25E36066" w:rsidR="0012290D" w:rsidRDefault="0012290D" w:rsidP="005E60E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  <w:r w:rsidR="00AE6C94">
              <w:rPr>
                <w:rFonts w:ascii="Times New Roman" w:hAnsi="Times New Roman" w:cs="Times New Roman"/>
                <w:sz w:val="24"/>
              </w:rPr>
              <w:t xml:space="preserve"> (200 execuções)</w:t>
            </w:r>
          </w:p>
        </w:tc>
      </w:tr>
      <w:tr w:rsidR="0012290D" w14:paraId="472C78E0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436F013D" w14:textId="72C1D387" w:rsidR="0012290D" w:rsidRDefault="002E413D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2693" w:type="dxa"/>
          </w:tcPr>
          <w:p w14:paraId="148F5FCC" w14:textId="10DCD7C2" w:rsidR="0012290D" w:rsidRDefault="002E413D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1,5%</w:t>
            </w:r>
          </w:p>
        </w:tc>
        <w:tc>
          <w:tcPr>
            <w:tcW w:w="2694" w:type="dxa"/>
          </w:tcPr>
          <w:p w14:paraId="5B5AD865" w14:textId="034DEEBE" w:rsidR="0012290D" w:rsidRDefault="002E413D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,2 segundos</w:t>
            </w:r>
          </w:p>
        </w:tc>
      </w:tr>
      <w:tr w:rsidR="009F166B" w14:paraId="28F393F4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7B464EB8" w14:textId="237FC98A" w:rsidR="009F166B" w:rsidRDefault="009F166B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0</w:t>
            </w:r>
          </w:p>
        </w:tc>
        <w:tc>
          <w:tcPr>
            <w:tcW w:w="2693" w:type="dxa"/>
          </w:tcPr>
          <w:p w14:paraId="5346DC15" w14:textId="15BEAC66" w:rsidR="009F166B" w:rsidRDefault="009F166B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5,9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075F98E" w14:textId="23087423" w:rsidR="009F166B" w:rsidRDefault="009F166B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 segundos</w:t>
            </w:r>
          </w:p>
        </w:tc>
      </w:tr>
      <w:tr w:rsidR="00B450D5" w14:paraId="2068F419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22032C34" w14:textId="75692D42" w:rsidR="00B450D5" w:rsidRDefault="00B450D5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0</w:t>
            </w:r>
          </w:p>
        </w:tc>
        <w:tc>
          <w:tcPr>
            <w:tcW w:w="2693" w:type="dxa"/>
          </w:tcPr>
          <w:p w14:paraId="6EC39D21" w14:textId="4EE88797" w:rsidR="00B450D5" w:rsidRDefault="00B450D5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7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16FFDD0" w14:textId="492B7F3A" w:rsidR="00B450D5" w:rsidRDefault="008E4A1D" w:rsidP="008E4A1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</w:t>
            </w:r>
            <w:r w:rsidR="00B450D5">
              <w:rPr>
                <w:rFonts w:ascii="Times New Roman" w:hAnsi="Times New Roman" w:cs="Times New Roman"/>
                <w:sz w:val="24"/>
              </w:rPr>
              <w:t>,</w:t>
            </w:r>
            <w:r>
              <w:rPr>
                <w:rFonts w:ascii="Times New Roman" w:hAnsi="Times New Roman" w:cs="Times New Roman"/>
                <w:sz w:val="24"/>
              </w:rPr>
              <w:t>8</w:t>
            </w:r>
            <w:r w:rsidR="00AE6C94">
              <w:rPr>
                <w:rFonts w:ascii="Times New Roman" w:hAnsi="Times New Roman" w:cs="Times New Roman"/>
                <w:sz w:val="24"/>
              </w:rPr>
              <w:t xml:space="preserve"> segundos</w:t>
            </w:r>
          </w:p>
        </w:tc>
      </w:tr>
      <w:tr w:rsidR="000D7512" w14:paraId="4D5DFA53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6495DD18" w14:textId="29591087" w:rsidR="000D7512" w:rsidRDefault="000D7512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0</w:t>
            </w:r>
          </w:p>
        </w:tc>
        <w:tc>
          <w:tcPr>
            <w:tcW w:w="2693" w:type="dxa"/>
          </w:tcPr>
          <w:p w14:paraId="644FDA47" w14:textId="49A69115" w:rsidR="000D7512" w:rsidRDefault="00D93B6C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9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675B998" w14:textId="32824E43" w:rsidR="000D7512" w:rsidRDefault="00AE6C94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 segundos</w:t>
            </w:r>
          </w:p>
        </w:tc>
      </w:tr>
      <w:tr w:rsidR="00CB402A" w14:paraId="7C43A395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5AFE2C6C" w14:textId="49E79239" w:rsidR="00CB402A" w:rsidRDefault="00CB402A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</w:t>
            </w:r>
          </w:p>
        </w:tc>
        <w:tc>
          <w:tcPr>
            <w:tcW w:w="2693" w:type="dxa"/>
          </w:tcPr>
          <w:p w14:paraId="63FB011A" w14:textId="1618BBAE" w:rsidR="00CB402A" w:rsidRDefault="002167FC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2F66226E" w14:textId="07E45973" w:rsidR="00CB402A" w:rsidRDefault="002167FC" w:rsidP="00EB496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  <w:r w:rsidR="00EB4961">
              <w:rPr>
                <w:rFonts w:ascii="Times New Roman" w:hAnsi="Times New Roman" w:cs="Times New Roman"/>
                <w:sz w:val="24"/>
              </w:rPr>
              <w:t>6</w:t>
            </w:r>
            <w:r>
              <w:rPr>
                <w:rFonts w:ascii="Times New Roman" w:hAnsi="Times New Roman" w:cs="Times New Roman"/>
                <w:sz w:val="24"/>
              </w:rPr>
              <w:t>,8 segundos</w:t>
            </w:r>
          </w:p>
        </w:tc>
      </w:tr>
      <w:tr w:rsidR="00B36A69" w14:paraId="3435B695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78DD8B9C" w14:textId="0BAA3A4A" w:rsidR="00B36A69" w:rsidRDefault="00B36A69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0</w:t>
            </w:r>
          </w:p>
        </w:tc>
        <w:tc>
          <w:tcPr>
            <w:tcW w:w="2693" w:type="dxa"/>
          </w:tcPr>
          <w:p w14:paraId="6641D023" w14:textId="4DE4CF03" w:rsidR="00B36A69" w:rsidRDefault="00B36A69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.5%</w:t>
            </w:r>
          </w:p>
        </w:tc>
        <w:tc>
          <w:tcPr>
            <w:tcW w:w="2694" w:type="dxa"/>
          </w:tcPr>
          <w:p w14:paraId="05DAC149" w14:textId="5DE686E5" w:rsidR="00B36A69" w:rsidRDefault="00B36A69" w:rsidP="00EB496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0 segundos</w:t>
            </w:r>
          </w:p>
        </w:tc>
      </w:tr>
    </w:tbl>
    <w:p w14:paraId="252D1476" w14:textId="77777777" w:rsidR="002E41C3" w:rsidRDefault="002E41C3" w:rsidP="002E41C3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79FB72A" w14:textId="77777777" w:rsidR="001663FF" w:rsidRDefault="001454D1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bservando os resultados acima identificou-se que ao diminuir os números de gerações o tempo é reduzido, porém a taxa de convergência </w:t>
      </w:r>
      <w:r w:rsidR="00AF52FB">
        <w:rPr>
          <w:rFonts w:ascii="Times New Roman" w:hAnsi="Times New Roman" w:cs="Times New Roman"/>
          <w:sz w:val="24"/>
        </w:rPr>
        <w:t>tem uma baixa considerável</w:t>
      </w:r>
      <w:r>
        <w:rPr>
          <w:rFonts w:ascii="Times New Roman" w:hAnsi="Times New Roman" w:cs="Times New Roman"/>
          <w:sz w:val="24"/>
        </w:rPr>
        <w:t>, deste modo os experimentos com o número abaixo de 50 gerações (experimento inicial) não são relevantes para o problema, mesmo diminuindo o tempo de execução. Por outro lado ao passo que aumenta</w:t>
      </w:r>
      <w:r w:rsidR="001663FF">
        <w:rPr>
          <w:rFonts w:ascii="Times New Roman" w:hAnsi="Times New Roman" w:cs="Times New Roman"/>
          <w:sz w:val="24"/>
        </w:rPr>
        <w:t>, em quantidades não tão altas,</w:t>
      </w:r>
      <w:r>
        <w:rPr>
          <w:rFonts w:ascii="Times New Roman" w:hAnsi="Times New Roman" w:cs="Times New Roman"/>
          <w:sz w:val="24"/>
        </w:rPr>
        <w:t xml:space="preserve"> o número de gerações a taxa de convergência adquiriu melhora e o tempo conservou-se, no primeiro experimento (com 50 gerações) a taxa de </w:t>
      </w:r>
      <w:r>
        <w:rPr>
          <w:rFonts w:ascii="Times New Roman" w:hAnsi="Times New Roman" w:cs="Times New Roman"/>
          <w:sz w:val="24"/>
        </w:rPr>
        <w:lastRenderedPageBreak/>
        <w:t>convergência média foi de 89,5 com 47 segundos de execução, com as novos números a convergência chegou a 91,9 com 46 segundos.</w:t>
      </w:r>
      <w:r w:rsidR="001663FF">
        <w:rPr>
          <w:rFonts w:ascii="Times New Roman" w:hAnsi="Times New Roman" w:cs="Times New Roman"/>
          <w:sz w:val="24"/>
        </w:rPr>
        <w:t xml:space="preserve"> </w:t>
      </w:r>
    </w:p>
    <w:p w14:paraId="3F47D6B1" w14:textId="74D4BDB6" w:rsidR="001454D1" w:rsidRDefault="001663FF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utra observação importante é quando há um aumento considerável no número de gerações, exemplo os testes com 100 e 200, a taxa de convergência ficou aparelhada com as com 60 e 70 gerações, porém </w:t>
      </w:r>
      <w:r w:rsidR="00D844FF">
        <w:rPr>
          <w:rFonts w:ascii="Times New Roman" w:hAnsi="Times New Roman" w:cs="Times New Roman"/>
          <w:sz w:val="24"/>
        </w:rPr>
        <w:t>existindo a possibilidade de aumento em alguns segundos no tempo de execução</w:t>
      </w:r>
      <w:r>
        <w:rPr>
          <w:rFonts w:ascii="Times New Roman" w:hAnsi="Times New Roman" w:cs="Times New Roman"/>
          <w:sz w:val="24"/>
        </w:rPr>
        <w:t>.</w:t>
      </w:r>
      <w:r w:rsidR="00217DB4">
        <w:rPr>
          <w:rFonts w:ascii="Times New Roman" w:hAnsi="Times New Roman" w:cs="Times New Roman"/>
          <w:sz w:val="24"/>
        </w:rPr>
        <w:t xml:space="preserve"> Por fim, analisando os resultados notou-se que para o problema proposto o número de 70 gerações obteve melhores índices. </w:t>
      </w:r>
    </w:p>
    <w:p w14:paraId="48A18766" w14:textId="77777777" w:rsidR="00A91087" w:rsidRDefault="00A91087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480A89F0" w14:textId="57CDC5D9" w:rsidR="009256CA" w:rsidRPr="00AD6668" w:rsidRDefault="00BB230A" w:rsidP="00AD666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3.2 Repetições de Pais no mesmo C</w:t>
      </w:r>
      <w:r w:rsidR="0049474D" w:rsidRPr="0049474D">
        <w:rPr>
          <w:rFonts w:ascii="Times New Roman" w:hAnsi="Times New Roman" w:cs="Times New Roman"/>
          <w:b/>
          <w:sz w:val="24"/>
        </w:rPr>
        <w:t>rossover</w:t>
      </w:r>
    </w:p>
    <w:p w14:paraId="1AD19D1E" w14:textId="32A9963E" w:rsidR="00F032B2" w:rsidRDefault="001F238A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implementação da primeira parte do trabalho há a possibilidade de repetição </w:t>
      </w:r>
      <w:r w:rsidR="009256CA">
        <w:rPr>
          <w:rFonts w:ascii="Times New Roman" w:hAnsi="Times New Roman" w:cs="Times New Roman"/>
          <w:sz w:val="24"/>
        </w:rPr>
        <w:t xml:space="preserve">do mesmo pai na operação de crossover, desta forma </w:t>
      </w:r>
      <w:r w:rsidR="00654A70">
        <w:rPr>
          <w:rFonts w:ascii="Times New Roman" w:hAnsi="Times New Roman" w:cs="Times New Roman"/>
          <w:sz w:val="24"/>
        </w:rPr>
        <w:t>caso entre indivíduo</w:t>
      </w:r>
      <w:r w:rsidR="009256CA">
        <w:rPr>
          <w:rFonts w:ascii="Times New Roman" w:hAnsi="Times New Roman" w:cs="Times New Roman"/>
          <w:sz w:val="24"/>
        </w:rPr>
        <w:t xml:space="preserve"> repetido na operação gerará dois filhos idênticos ao pai. Para avaliar se é pertinente evitar a repetição foram realizadas novas configurações no algoritmo genético, os experimentos foram </w:t>
      </w:r>
      <w:r w:rsidR="00854518">
        <w:rPr>
          <w:rFonts w:ascii="Times New Roman" w:hAnsi="Times New Roman" w:cs="Times New Roman"/>
          <w:sz w:val="24"/>
        </w:rPr>
        <w:t>realizados com as configurações consideradas mais pertinentes na primeira etapa, modificando apenas quantidade de gerações de 50 para 70</w:t>
      </w:r>
      <w:r w:rsidR="006F28F0">
        <w:rPr>
          <w:rFonts w:ascii="Times New Roman" w:hAnsi="Times New Roman" w:cs="Times New Roman"/>
          <w:sz w:val="24"/>
        </w:rPr>
        <w:t xml:space="preserve"> por motivo dos resultados da seção anterior</w:t>
      </w:r>
      <w:r w:rsidR="00854518">
        <w:rPr>
          <w:rFonts w:ascii="Times New Roman" w:hAnsi="Times New Roman" w:cs="Times New Roman"/>
          <w:sz w:val="24"/>
        </w:rPr>
        <w:t>.</w:t>
      </w:r>
    </w:p>
    <w:p w14:paraId="4FDA673F" w14:textId="2B6FB3EE" w:rsidR="00AD6668" w:rsidRDefault="00AD6668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pós a referida configuração foram realizados dez (10) novos testes</w:t>
      </w:r>
      <w:r w:rsidR="008F0B0E">
        <w:rPr>
          <w:rFonts w:ascii="Times New Roman" w:hAnsi="Times New Roman" w:cs="Times New Roman"/>
          <w:sz w:val="24"/>
        </w:rPr>
        <w:t xml:space="preserve"> e calculado a média, os resultados</w:t>
      </w:r>
      <w:r>
        <w:rPr>
          <w:rFonts w:ascii="Times New Roman" w:hAnsi="Times New Roman" w:cs="Times New Roman"/>
          <w:sz w:val="24"/>
        </w:rPr>
        <w:t xml:space="preserve"> </w:t>
      </w:r>
      <w:r w:rsidR="008F0B0E">
        <w:rPr>
          <w:rFonts w:ascii="Times New Roman" w:hAnsi="Times New Roman" w:cs="Times New Roman"/>
          <w:sz w:val="24"/>
        </w:rPr>
        <w:t>obtidos foram os seguintes: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AD6668" w14:paraId="17E38441" w14:textId="77777777" w:rsidTr="00E715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55A15C6" w14:textId="77777777" w:rsidR="00AD6668" w:rsidRDefault="00AD6668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020" w:type="dxa"/>
          </w:tcPr>
          <w:p w14:paraId="316A446D" w14:textId="02D34324" w:rsidR="00AD6668" w:rsidRDefault="00D81FDE" w:rsidP="009256CA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</w:t>
            </w:r>
            <w:r w:rsidR="00AD6668">
              <w:rPr>
                <w:rFonts w:ascii="Times New Roman" w:hAnsi="Times New Roman" w:cs="Times New Roman"/>
                <w:sz w:val="24"/>
              </w:rPr>
              <w:t>onvergência</w:t>
            </w:r>
          </w:p>
        </w:tc>
        <w:tc>
          <w:tcPr>
            <w:tcW w:w="3021" w:type="dxa"/>
          </w:tcPr>
          <w:p w14:paraId="54CFCBD5" w14:textId="4D64CEB8" w:rsidR="00AD6668" w:rsidRDefault="00D81FDE" w:rsidP="009256CA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 de E</w:t>
            </w:r>
            <w:r w:rsidR="00AD6668">
              <w:rPr>
                <w:rFonts w:ascii="Times New Roman" w:hAnsi="Times New Roman" w:cs="Times New Roman"/>
                <w:sz w:val="24"/>
              </w:rPr>
              <w:t>xecução</w:t>
            </w:r>
          </w:p>
        </w:tc>
      </w:tr>
      <w:tr w:rsidR="00AD6668" w14:paraId="5392CD88" w14:textId="77777777" w:rsidTr="00E71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1DEBB365" w14:textId="7DF11F8B" w:rsidR="00AD6668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R</w:t>
            </w:r>
            <w:r w:rsidR="00AD6668">
              <w:rPr>
                <w:rFonts w:ascii="Times New Roman" w:hAnsi="Times New Roman" w:cs="Times New Roman"/>
                <w:sz w:val="24"/>
              </w:rPr>
              <w:t>epetições</w:t>
            </w:r>
          </w:p>
        </w:tc>
        <w:tc>
          <w:tcPr>
            <w:tcW w:w="3020" w:type="dxa"/>
          </w:tcPr>
          <w:p w14:paraId="0E557CEB" w14:textId="10005D14" w:rsidR="00AD6668" w:rsidRDefault="00AD6668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9</w:t>
            </w:r>
          </w:p>
        </w:tc>
        <w:tc>
          <w:tcPr>
            <w:tcW w:w="3021" w:type="dxa"/>
          </w:tcPr>
          <w:p w14:paraId="00A60BE8" w14:textId="011B685F" w:rsidR="00AD6668" w:rsidRDefault="00E7154C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 segundos</w:t>
            </w:r>
          </w:p>
        </w:tc>
      </w:tr>
      <w:tr w:rsidR="00AD6668" w14:paraId="79229B2A" w14:textId="77777777" w:rsidTr="00E715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F9EA399" w14:textId="74CCAD7A" w:rsidR="00AD6668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sem R</w:t>
            </w:r>
            <w:r w:rsidR="00AD6668">
              <w:rPr>
                <w:rFonts w:ascii="Times New Roman" w:hAnsi="Times New Roman" w:cs="Times New Roman"/>
                <w:sz w:val="24"/>
              </w:rPr>
              <w:t>epetições</w:t>
            </w:r>
          </w:p>
        </w:tc>
        <w:tc>
          <w:tcPr>
            <w:tcW w:w="3020" w:type="dxa"/>
          </w:tcPr>
          <w:p w14:paraId="03F714E8" w14:textId="78FF754B" w:rsidR="00AD6668" w:rsidRDefault="00AD6668" w:rsidP="009256CA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2,1</w:t>
            </w:r>
          </w:p>
        </w:tc>
        <w:tc>
          <w:tcPr>
            <w:tcW w:w="3021" w:type="dxa"/>
          </w:tcPr>
          <w:p w14:paraId="38E9B71D" w14:textId="3E4F3E72" w:rsidR="00AD6668" w:rsidRDefault="00E7154C" w:rsidP="009256CA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1,5 segundos</w:t>
            </w:r>
          </w:p>
        </w:tc>
      </w:tr>
      <w:tr w:rsidR="00AB2DB5" w14:paraId="3F69E2E7" w14:textId="77777777" w:rsidTr="00E71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F17947C" w14:textId="4E0587B4" w:rsidR="00AB2DB5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três T</w:t>
            </w:r>
            <w:r w:rsidR="00AB2DB5">
              <w:rPr>
                <w:rFonts w:ascii="Times New Roman" w:hAnsi="Times New Roman" w:cs="Times New Roman"/>
                <w:sz w:val="24"/>
              </w:rPr>
              <w:t>entativa</w:t>
            </w:r>
          </w:p>
        </w:tc>
        <w:tc>
          <w:tcPr>
            <w:tcW w:w="3020" w:type="dxa"/>
          </w:tcPr>
          <w:p w14:paraId="46A85A00" w14:textId="08A48AA3" w:rsidR="00AB2DB5" w:rsidRDefault="009E2ACC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,8</w:t>
            </w:r>
          </w:p>
        </w:tc>
        <w:tc>
          <w:tcPr>
            <w:tcW w:w="3021" w:type="dxa"/>
          </w:tcPr>
          <w:p w14:paraId="43917CB4" w14:textId="71AC8496" w:rsidR="00AB2DB5" w:rsidRDefault="00917486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,2 segundos</w:t>
            </w:r>
          </w:p>
        </w:tc>
      </w:tr>
    </w:tbl>
    <w:p w14:paraId="4EB34D33" w14:textId="4AA04B45" w:rsidR="00AD6668" w:rsidRPr="005A4FAE" w:rsidRDefault="00AD6668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B3CE916" w14:textId="78B169CA" w:rsidR="004F16E9" w:rsidRDefault="00442E9F" w:rsidP="00D24A74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tabela acima mostra que eliminando a repetição teve um pequeno aumento na taxa de convergência, porém a execução também teve um aumento, desta forma foi realizado uma nova configuração com o objetivo de verificar apenas três (3) vezes se é o mesmo indivíduo que foi selecionado, </w:t>
      </w:r>
      <w:r w:rsidR="00D24A74">
        <w:rPr>
          <w:rFonts w:ascii="Times New Roman" w:hAnsi="Times New Roman" w:cs="Times New Roman"/>
          <w:sz w:val="24"/>
        </w:rPr>
        <w:t>essa implementação evita que o laço de repetição fique em busca de um novo indivíduo por muito tempo</w:t>
      </w:r>
      <w:r>
        <w:rPr>
          <w:rFonts w:ascii="Times New Roman" w:hAnsi="Times New Roman" w:cs="Times New Roman"/>
          <w:sz w:val="24"/>
        </w:rPr>
        <w:t>, o resultado é apresentado na terceira linha.</w:t>
      </w:r>
      <w:r w:rsidR="00242430">
        <w:rPr>
          <w:rFonts w:ascii="Times New Roman" w:hAnsi="Times New Roman" w:cs="Times New Roman"/>
          <w:sz w:val="24"/>
        </w:rPr>
        <w:t xml:space="preserve"> </w:t>
      </w:r>
    </w:p>
    <w:p w14:paraId="35E0F8F2" w14:textId="77777777" w:rsidR="000C2467" w:rsidRDefault="000C2467" w:rsidP="000C3E4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2BB2546" w14:textId="5355F2CE" w:rsidR="000C2467" w:rsidRPr="000C2467" w:rsidRDefault="00BB230A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3.3 Aplicação de dois Métodos de Seleção D</w:t>
      </w:r>
      <w:r w:rsidR="000C2467" w:rsidRPr="000C2467">
        <w:rPr>
          <w:rFonts w:ascii="Times New Roman" w:hAnsi="Times New Roman" w:cs="Times New Roman"/>
          <w:b/>
          <w:sz w:val="24"/>
        </w:rPr>
        <w:t>iferentes</w:t>
      </w:r>
    </w:p>
    <w:p w14:paraId="3C32C316" w14:textId="75B1744C" w:rsidR="000C2467" w:rsidRDefault="00D24A7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base n</w:t>
      </w:r>
      <w:r w:rsidR="004C213B">
        <w:rPr>
          <w:rFonts w:ascii="Times New Roman" w:hAnsi="Times New Roman" w:cs="Times New Roman"/>
          <w:sz w:val="24"/>
        </w:rPr>
        <w:t xml:space="preserve">a análise dos resultados obtidos na primeira etapa </w:t>
      </w:r>
      <w:r>
        <w:rPr>
          <w:rFonts w:ascii="Times New Roman" w:hAnsi="Times New Roman" w:cs="Times New Roman"/>
          <w:sz w:val="24"/>
        </w:rPr>
        <w:t>foi observado que alguns</w:t>
      </w:r>
      <w:r w:rsidR="004C213B">
        <w:rPr>
          <w:rFonts w:ascii="Times New Roman" w:hAnsi="Times New Roman" w:cs="Times New Roman"/>
          <w:sz w:val="24"/>
        </w:rPr>
        <w:t xml:space="preserve"> métodos de seleção</w:t>
      </w:r>
      <w:r>
        <w:rPr>
          <w:rFonts w:ascii="Times New Roman" w:hAnsi="Times New Roman" w:cs="Times New Roman"/>
          <w:sz w:val="24"/>
        </w:rPr>
        <w:t xml:space="preserve"> têm uma pressão seletiva maior enquanto </w:t>
      </w:r>
      <w:r w:rsidR="0018534F">
        <w:rPr>
          <w:rFonts w:ascii="Times New Roman" w:hAnsi="Times New Roman" w:cs="Times New Roman"/>
          <w:sz w:val="24"/>
        </w:rPr>
        <w:t>outros</w:t>
      </w:r>
      <w:r>
        <w:rPr>
          <w:rFonts w:ascii="Times New Roman" w:hAnsi="Times New Roman" w:cs="Times New Roman"/>
          <w:sz w:val="24"/>
        </w:rPr>
        <w:t xml:space="preserve"> têm a pressão seletiva menor, </w:t>
      </w:r>
      <w:r w:rsidR="005A44B9">
        <w:rPr>
          <w:rFonts w:ascii="Times New Roman" w:hAnsi="Times New Roman" w:cs="Times New Roman"/>
          <w:sz w:val="24"/>
        </w:rPr>
        <w:t xml:space="preserve">por esse motivo foram realizados experimentos </w:t>
      </w:r>
      <w:r w:rsidR="00380DB3">
        <w:rPr>
          <w:rFonts w:ascii="Times New Roman" w:hAnsi="Times New Roman" w:cs="Times New Roman"/>
          <w:sz w:val="24"/>
        </w:rPr>
        <w:t>utilizando dois métodos de seleção diferentes, um para o primeiro pai outro para o segundo pai</w:t>
      </w:r>
      <w:r w:rsidR="00C44DF8">
        <w:rPr>
          <w:rFonts w:ascii="Times New Roman" w:hAnsi="Times New Roman" w:cs="Times New Roman"/>
          <w:sz w:val="24"/>
        </w:rPr>
        <w:t xml:space="preserve">, com o objetivo de obter uma </w:t>
      </w:r>
      <w:r w:rsidR="00C44DF8">
        <w:rPr>
          <w:rFonts w:ascii="Times New Roman" w:hAnsi="Times New Roman" w:cs="Times New Roman"/>
          <w:sz w:val="24"/>
        </w:rPr>
        <w:lastRenderedPageBreak/>
        <w:t>pressão seletiva mediana</w:t>
      </w:r>
      <w:r w:rsidR="004554C6">
        <w:rPr>
          <w:rFonts w:ascii="Times New Roman" w:hAnsi="Times New Roman" w:cs="Times New Roman"/>
          <w:sz w:val="24"/>
        </w:rPr>
        <w:t>.</w:t>
      </w:r>
      <w:r w:rsidR="00096D34">
        <w:rPr>
          <w:rFonts w:ascii="Times New Roman" w:hAnsi="Times New Roman" w:cs="Times New Roman"/>
          <w:sz w:val="24"/>
        </w:rPr>
        <w:t xml:space="preserve"> As configurações utilizadas foram: população de 1</w:t>
      </w:r>
      <w:r w:rsidR="0018534F">
        <w:rPr>
          <w:rFonts w:ascii="Times New Roman" w:hAnsi="Times New Roman" w:cs="Times New Roman"/>
          <w:sz w:val="24"/>
        </w:rPr>
        <w:t>00, 70 gerações, crossover PMX</w:t>
      </w:r>
      <w:r w:rsidR="004C213B">
        <w:rPr>
          <w:rFonts w:ascii="Times New Roman" w:hAnsi="Times New Roman" w:cs="Times New Roman"/>
          <w:sz w:val="24"/>
        </w:rPr>
        <w:t>, mutação 10%</w:t>
      </w:r>
      <w:r w:rsidR="0018534F">
        <w:rPr>
          <w:rFonts w:ascii="Times New Roman" w:hAnsi="Times New Roman" w:cs="Times New Roman"/>
          <w:sz w:val="24"/>
        </w:rPr>
        <w:t>,</w:t>
      </w:r>
      <w:r w:rsidR="00096D34">
        <w:rPr>
          <w:rFonts w:ascii="Times New Roman" w:hAnsi="Times New Roman" w:cs="Times New Roman"/>
          <w:sz w:val="24"/>
        </w:rPr>
        <w:t xml:space="preserve"> reinserção pura com elitismo de 20%</w:t>
      </w:r>
      <w:r w:rsidR="00C76814">
        <w:rPr>
          <w:rFonts w:ascii="Times New Roman" w:hAnsi="Times New Roman" w:cs="Times New Roman"/>
          <w:sz w:val="24"/>
        </w:rPr>
        <w:t xml:space="preserve"> e com três tentativa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 xml:space="preserve"> de selecionar indivíduo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 xml:space="preserve"> diferente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>.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256"/>
        <w:gridCol w:w="2693"/>
        <w:gridCol w:w="2693"/>
      </w:tblGrid>
      <w:tr w:rsidR="007C518C" w14:paraId="77CC24B1" w14:textId="77777777" w:rsidTr="00ED25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2CF06497" w14:textId="6D12442A" w:rsidR="007C518C" w:rsidRDefault="007C518C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étodos de seleção</w:t>
            </w:r>
          </w:p>
        </w:tc>
        <w:tc>
          <w:tcPr>
            <w:tcW w:w="2693" w:type="dxa"/>
          </w:tcPr>
          <w:p w14:paraId="1D4FD165" w14:textId="287AF2E0" w:rsidR="007C518C" w:rsidRDefault="007C518C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2693" w:type="dxa"/>
          </w:tcPr>
          <w:p w14:paraId="1A20CFAF" w14:textId="0FC44F5F" w:rsidR="007C518C" w:rsidRDefault="007C518C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</w:p>
        </w:tc>
      </w:tr>
      <w:tr w:rsidR="007C518C" w14:paraId="69F6BD22" w14:textId="77777777" w:rsidTr="00ED25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6DA89C60" w14:textId="7925BABD" w:rsidR="007C518C" w:rsidRDefault="007C518C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Torneio Simples</w:t>
            </w:r>
          </w:p>
        </w:tc>
        <w:tc>
          <w:tcPr>
            <w:tcW w:w="2693" w:type="dxa"/>
          </w:tcPr>
          <w:p w14:paraId="7883F54D" w14:textId="335C0D02" w:rsidR="007C518C" w:rsidRDefault="00BA385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2,2</w:t>
            </w:r>
          </w:p>
        </w:tc>
        <w:tc>
          <w:tcPr>
            <w:tcW w:w="2693" w:type="dxa"/>
          </w:tcPr>
          <w:p w14:paraId="7966707F" w14:textId="6D6BD9F2" w:rsidR="007C518C" w:rsidRDefault="00BA385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 min 2 45 segundos</w:t>
            </w:r>
          </w:p>
        </w:tc>
      </w:tr>
      <w:tr w:rsidR="00BA3854" w14:paraId="1FC0646D" w14:textId="77777777" w:rsidTr="00ED25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2ED5C794" w14:textId="32D97640" w:rsidR="00BA3854" w:rsidRDefault="00BA3854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Roleta com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Ran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Linear</w:t>
            </w:r>
          </w:p>
        </w:tc>
        <w:tc>
          <w:tcPr>
            <w:tcW w:w="2693" w:type="dxa"/>
          </w:tcPr>
          <w:p w14:paraId="5A5642F1" w14:textId="354BAAF7" w:rsidR="00BA3854" w:rsidRDefault="00ED7A61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8,6</w:t>
            </w:r>
          </w:p>
        </w:tc>
        <w:tc>
          <w:tcPr>
            <w:tcW w:w="2693" w:type="dxa"/>
          </w:tcPr>
          <w:p w14:paraId="3A531103" w14:textId="32EAA1D2" w:rsidR="00BA3854" w:rsidRDefault="00ED7A61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,2 segundos</w:t>
            </w:r>
          </w:p>
        </w:tc>
      </w:tr>
    </w:tbl>
    <w:p w14:paraId="33C774A2" w14:textId="77777777" w:rsidR="007C518C" w:rsidRDefault="007C518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3A719D4" w14:textId="7217F37F" w:rsidR="002E7074" w:rsidRDefault="002E707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base nos resultados obtidos identificou-se que a combinação de métodos de seleção para o problema SEND+MORE=MONY não i</w:t>
      </w:r>
      <w:r w:rsidRPr="002E7074">
        <w:rPr>
          <w:rFonts w:ascii="Times New Roman" w:hAnsi="Times New Roman" w:cs="Times New Roman"/>
          <w:sz w:val="24"/>
        </w:rPr>
        <w:t xml:space="preserve">mpulsionou </w:t>
      </w:r>
      <w:r>
        <w:rPr>
          <w:rFonts w:ascii="Times New Roman" w:hAnsi="Times New Roman" w:cs="Times New Roman"/>
          <w:sz w:val="24"/>
        </w:rPr>
        <w:t>melhoras, desta forma não prosseguimos com essa configuração.</w:t>
      </w:r>
    </w:p>
    <w:p w14:paraId="6167AFD9" w14:textId="77777777" w:rsidR="00D016BC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4F9403E" w14:textId="30502CA7" w:rsidR="00CC28A0" w:rsidRPr="00CC28A0" w:rsidRDefault="00CC28A0" w:rsidP="006A7B4A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3.4 Variações no Tamanho da P</w:t>
      </w:r>
      <w:r w:rsidRPr="00CC28A0">
        <w:rPr>
          <w:rFonts w:ascii="Times New Roman" w:hAnsi="Times New Roman" w:cs="Times New Roman"/>
          <w:b/>
          <w:sz w:val="24"/>
        </w:rPr>
        <w:t>opulação</w:t>
      </w:r>
    </w:p>
    <w:p w14:paraId="292557D2" w14:textId="61E69915" w:rsidR="00CC28A0" w:rsidRDefault="00242430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s experimentos realizados até este ponto do trabalho </w:t>
      </w:r>
      <w:r w:rsidR="00DC691D">
        <w:rPr>
          <w:rFonts w:ascii="Times New Roman" w:hAnsi="Times New Roman" w:cs="Times New Roman"/>
          <w:sz w:val="24"/>
        </w:rPr>
        <w:t>foram</w:t>
      </w:r>
      <w:r>
        <w:rPr>
          <w:rFonts w:ascii="Times New Roman" w:hAnsi="Times New Roman" w:cs="Times New Roman"/>
          <w:sz w:val="24"/>
        </w:rPr>
        <w:t xml:space="preserve"> realizados com o tamanho da população </w:t>
      </w:r>
      <w:r w:rsidR="00DC691D">
        <w:rPr>
          <w:rFonts w:ascii="Times New Roman" w:hAnsi="Times New Roman" w:cs="Times New Roman"/>
          <w:sz w:val="24"/>
        </w:rPr>
        <w:t>com</w:t>
      </w:r>
      <w:r>
        <w:rPr>
          <w:rFonts w:ascii="Times New Roman" w:hAnsi="Times New Roman" w:cs="Times New Roman"/>
          <w:sz w:val="24"/>
        </w:rPr>
        <w:t xml:space="preserve"> 100 indivíduos, com a finalidade de buscar novas configurações relevantes foram </w:t>
      </w:r>
      <w:r w:rsidR="00DC691D">
        <w:rPr>
          <w:rFonts w:ascii="Times New Roman" w:hAnsi="Times New Roman" w:cs="Times New Roman"/>
          <w:sz w:val="24"/>
        </w:rPr>
        <w:t>executados</w:t>
      </w:r>
      <w:r>
        <w:rPr>
          <w:rFonts w:ascii="Times New Roman" w:hAnsi="Times New Roman" w:cs="Times New Roman"/>
          <w:sz w:val="24"/>
        </w:rPr>
        <w:t xml:space="preserve"> novos testes com os tamanhos de população de 20,50,80</w:t>
      </w:r>
      <w:r w:rsidR="001A4230">
        <w:rPr>
          <w:rFonts w:ascii="Times New Roman" w:hAnsi="Times New Roman" w:cs="Times New Roman"/>
          <w:sz w:val="24"/>
        </w:rPr>
        <w:t>,100</w:t>
      </w:r>
      <w:r>
        <w:rPr>
          <w:rFonts w:ascii="Times New Roman" w:hAnsi="Times New Roman" w:cs="Times New Roman"/>
          <w:sz w:val="24"/>
        </w:rPr>
        <w:t>,120,150,180.</w:t>
      </w:r>
    </w:p>
    <w:p w14:paraId="037A1BFF" w14:textId="240AF0A0" w:rsidR="00DC691D" w:rsidRDefault="00DC691D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s configurações utilizadas foram: 70 gerações, método de seleção Roleta (investida pelo valor do pior indivíduo</w:t>
      </w:r>
      <w:r w:rsidR="007700C0">
        <w:rPr>
          <w:rFonts w:ascii="Times New Roman" w:hAnsi="Times New Roman" w:cs="Times New Roman"/>
          <w:sz w:val="24"/>
        </w:rPr>
        <w:t>)</w:t>
      </w:r>
      <w:r w:rsidR="00597C65">
        <w:rPr>
          <w:rFonts w:ascii="Times New Roman" w:hAnsi="Times New Roman" w:cs="Times New Roman"/>
          <w:sz w:val="24"/>
        </w:rPr>
        <w:t>, taxa de crossover 0.8</w:t>
      </w:r>
      <w:r>
        <w:rPr>
          <w:rFonts w:ascii="Times New Roman" w:hAnsi="Times New Roman" w:cs="Times New Roman"/>
          <w:sz w:val="24"/>
        </w:rPr>
        <w:t>, crossover PMX, mutação 10%, reinserção pura com elitismo de 20% e com três tentativas de selecionar indivíduos diferentes.</w:t>
      </w:r>
      <w:r w:rsidR="008730F6">
        <w:rPr>
          <w:rFonts w:ascii="Times New Roman" w:hAnsi="Times New Roman" w:cs="Times New Roman"/>
          <w:sz w:val="24"/>
        </w:rPr>
        <w:t xml:space="preserve"> Os resultados são apresentados abaixo.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00286E" w14:paraId="4768C8CF" w14:textId="77777777" w:rsidTr="000A1B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292FC854" w14:textId="692F640B" w:rsidR="0000286E" w:rsidRDefault="0000286E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manho da População</w:t>
            </w:r>
          </w:p>
        </w:tc>
        <w:tc>
          <w:tcPr>
            <w:tcW w:w="3021" w:type="dxa"/>
          </w:tcPr>
          <w:p w14:paraId="2924F930" w14:textId="4925DE71" w:rsidR="0000286E" w:rsidRDefault="0000286E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3021" w:type="dxa"/>
          </w:tcPr>
          <w:p w14:paraId="0A786289" w14:textId="4CD380B9" w:rsidR="0000286E" w:rsidRDefault="0000286E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</w:p>
        </w:tc>
      </w:tr>
      <w:tr w:rsidR="0000286E" w14:paraId="7DCB18E0" w14:textId="77777777" w:rsidTr="000A1B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19EC7908" w14:textId="42085CDC" w:rsidR="0000286E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3021" w:type="dxa"/>
          </w:tcPr>
          <w:p w14:paraId="1FEBD47E" w14:textId="55DF47F3" w:rsidR="0000286E" w:rsidRDefault="00FB5C57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9,3</w:t>
            </w:r>
          </w:p>
        </w:tc>
        <w:tc>
          <w:tcPr>
            <w:tcW w:w="3021" w:type="dxa"/>
          </w:tcPr>
          <w:p w14:paraId="35439C2C" w14:textId="544BC09C" w:rsidR="0000286E" w:rsidRDefault="000249A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,2 segundos</w:t>
            </w:r>
          </w:p>
        </w:tc>
      </w:tr>
      <w:tr w:rsidR="00FB5C57" w14:paraId="4CC7002F" w14:textId="77777777" w:rsidTr="000A1B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4C479F3" w14:textId="095EE55E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0</w:t>
            </w:r>
          </w:p>
        </w:tc>
        <w:tc>
          <w:tcPr>
            <w:tcW w:w="3021" w:type="dxa"/>
          </w:tcPr>
          <w:p w14:paraId="30874BB3" w14:textId="1891F5E8" w:rsidR="00FB5C57" w:rsidRDefault="00FB5C57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,4</w:t>
            </w:r>
          </w:p>
        </w:tc>
        <w:tc>
          <w:tcPr>
            <w:tcW w:w="3021" w:type="dxa"/>
          </w:tcPr>
          <w:p w14:paraId="516FE592" w14:textId="79290A9E" w:rsidR="00FB5C57" w:rsidRDefault="000249A4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2,6 segundos</w:t>
            </w:r>
          </w:p>
        </w:tc>
      </w:tr>
      <w:tr w:rsidR="00FB5C57" w14:paraId="61686E52" w14:textId="77777777" w:rsidTr="000A1B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6DC34B13" w14:textId="7E5D1F8B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0</w:t>
            </w:r>
          </w:p>
        </w:tc>
        <w:tc>
          <w:tcPr>
            <w:tcW w:w="3021" w:type="dxa"/>
          </w:tcPr>
          <w:p w14:paraId="78240405" w14:textId="55901CF1" w:rsidR="00FB5C57" w:rsidRDefault="00FB5C57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1</w:t>
            </w:r>
          </w:p>
        </w:tc>
        <w:tc>
          <w:tcPr>
            <w:tcW w:w="3021" w:type="dxa"/>
          </w:tcPr>
          <w:p w14:paraId="18BB3838" w14:textId="36894975" w:rsidR="00FB5C57" w:rsidRDefault="000249A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,2 segundos</w:t>
            </w:r>
          </w:p>
        </w:tc>
      </w:tr>
      <w:tr w:rsidR="00FB5C57" w14:paraId="5BF064DC" w14:textId="77777777" w:rsidTr="000A1B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5FA7E0DE" w14:textId="305A36D9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</w:t>
            </w:r>
          </w:p>
        </w:tc>
        <w:tc>
          <w:tcPr>
            <w:tcW w:w="3021" w:type="dxa"/>
          </w:tcPr>
          <w:p w14:paraId="466A7C8A" w14:textId="0FF6DE07" w:rsidR="00FB5C57" w:rsidRDefault="00FB5C57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</w:t>
            </w:r>
          </w:p>
        </w:tc>
        <w:tc>
          <w:tcPr>
            <w:tcW w:w="3021" w:type="dxa"/>
          </w:tcPr>
          <w:p w14:paraId="7E389671" w14:textId="5BF605BD" w:rsidR="00FB5C57" w:rsidRDefault="009166E3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,4 segundos</w:t>
            </w:r>
          </w:p>
        </w:tc>
      </w:tr>
      <w:tr w:rsidR="00FB5C57" w14:paraId="572395D6" w14:textId="77777777" w:rsidTr="000A1B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D29B532" w14:textId="0B38132E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0</w:t>
            </w:r>
          </w:p>
        </w:tc>
        <w:tc>
          <w:tcPr>
            <w:tcW w:w="3021" w:type="dxa"/>
          </w:tcPr>
          <w:p w14:paraId="44194B81" w14:textId="0144766D" w:rsidR="00FB5C57" w:rsidRDefault="00FB5C57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2,1</w:t>
            </w:r>
          </w:p>
        </w:tc>
        <w:tc>
          <w:tcPr>
            <w:tcW w:w="3021" w:type="dxa"/>
          </w:tcPr>
          <w:p w14:paraId="197275F2" w14:textId="0846FD6E" w:rsidR="00FB5C57" w:rsidRDefault="009166E3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,4 segundos</w:t>
            </w:r>
          </w:p>
        </w:tc>
      </w:tr>
      <w:tr w:rsidR="00FB5C57" w14:paraId="760B85AF" w14:textId="77777777" w:rsidTr="000A1B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30A1D2ED" w14:textId="3314883B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0</w:t>
            </w:r>
          </w:p>
        </w:tc>
        <w:tc>
          <w:tcPr>
            <w:tcW w:w="3021" w:type="dxa"/>
          </w:tcPr>
          <w:p w14:paraId="4B25A9BC" w14:textId="35BB0A70" w:rsidR="00FB5C57" w:rsidRDefault="00FB5C57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7</w:t>
            </w:r>
          </w:p>
        </w:tc>
        <w:tc>
          <w:tcPr>
            <w:tcW w:w="3021" w:type="dxa"/>
          </w:tcPr>
          <w:p w14:paraId="7EED70C1" w14:textId="2675094E" w:rsidR="00FB5C57" w:rsidRDefault="009166E3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9,4 segundos</w:t>
            </w:r>
          </w:p>
        </w:tc>
      </w:tr>
      <w:tr w:rsidR="00FB5C57" w14:paraId="49F626FD" w14:textId="77777777" w:rsidTr="000A1B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009887CA" w14:textId="03428970" w:rsidR="00FB5C57" w:rsidRDefault="00FB5C57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0</w:t>
            </w:r>
          </w:p>
        </w:tc>
        <w:tc>
          <w:tcPr>
            <w:tcW w:w="3021" w:type="dxa"/>
          </w:tcPr>
          <w:p w14:paraId="769E0355" w14:textId="2A9F32C7" w:rsidR="00FB5C57" w:rsidRDefault="00FB5C57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,9</w:t>
            </w:r>
          </w:p>
        </w:tc>
        <w:tc>
          <w:tcPr>
            <w:tcW w:w="3021" w:type="dxa"/>
          </w:tcPr>
          <w:p w14:paraId="26F2C181" w14:textId="72F2AC7B" w:rsidR="00FB5C57" w:rsidRDefault="009166E3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9,6 segundos</w:t>
            </w:r>
          </w:p>
        </w:tc>
      </w:tr>
    </w:tbl>
    <w:p w14:paraId="4B020EA6" w14:textId="77777777" w:rsidR="0000286E" w:rsidRDefault="0000286E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97681BC" w14:textId="08CD0964" w:rsidR="0091451D" w:rsidRDefault="0091451D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Os resultados mostram que o tamanho da população afeta em pequenas frações na taxa de convergência e no tempo, identifica-se que com o aumento do tamanho o tempo de execução também aumenta. Como os indivíduos são formados de números aleatórios a variação em pequenas quantidades é esperada, desta forma iremos prosseguir</w:t>
      </w:r>
      <w:r w:rsidR="00050959">
        <w:rPr>
          <w:rFonts w:ascii="Times New Roman" w:hAnsi="Times New Roman" w:cs="Times New Roman"/>
          <w:sz w:val="24"/>
        </w:rPr>
        <w:t xml:space="preserve">, mesmo com um pequeno </w:t>
      </w:r>
      <w:r w:rsidR="00050959">
        <w:rPr>
          <w:rFonts w:ascii="Times New Roman" w:hAnsi="Times New Roman" w:cs="Times New Roman"/>
          <w:sz w:val="24"/>
        </w:rPr>
        <w:lastRenderedPageBreak/>
        <w:t>aumento no tempo,</w:t>
      </w:r>
      <w:r>
        <w:rPr>
          <w:rFonts w:ascii="Times New Roman" w:hAnsi="Times New Roman" w:cs="Times New Roman"/>
          <w:sz w:val="24"/>
        </w:rPr>
        <w:t xml:space="preserve"> com o tamanho da população</w:t>
      </w:r>
      <w:r w:rsidR="00050959">
        <w:rPr>
          <w:rFonts w:ascii="Times New Roman" w:hAnsi="Times New Roman" w:cs="Times New Roman"/>
          <w:sz w:val="24"/>
        </w:rPr>
        <w:t xml:space="preserve"> com 12</w:t>
      </w:r>
      <w:r>
        <w:rPr>
          <w:rFonts w:ascii="Times New Roman" w:hAnsi="Times New Roman" w:cs="Times New Roman"/>
          <w:sz w:val="24"/>
        </w:rPr>
        <w:t>0</w:t>
      </w:r>
      <w:r w:rsidR="00050959">
        <w:rPr>
          <w:rFonts w:ascii="Times New Roman" w:hAnsi="Times New Roman" w:cs="Times New Roman"/>
          <w:sz w:val="24"/>
        </w:rPr>
        <w:t>, o qual obteve uma pequena vantagem na taxa de convergência</w:t>
      </w:r>
      <w:r>
        <w:rPr>
          <w:rFonts w:ascii="Times New Roman" w:hAnsi="Times New Roman" w:cs="Times New Roman"/>
          <w:sz w:val="24"/>
        </w:rPr>
        <w:t xml:space="preserve">. </w:t>
      </w:r>
    </w:p>
    <w:p w14:paraId="78A46376" w14:textId="7FF2C5FC" w:rsidR="00BB230A" w:rsidRPr="007B37FB" w:rsidRDefault="00BB230A" w:rsidP="007B37FB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7B37FB">
        <w:rPr>
          <w:rFonts w:ascii="Times New Roman" w:hAnsi="Times New Roman" w:cs="Times New Roman"/>
          <w:b/>
          <w:sz w:val="24"/>
        </w:rPr>
        <w:t xml:space="preserve">3.5 </w:t>
      </w:r>
      <w:r w:rsidR="00AC42ED" w:rsidRPr="007B37FB">
        <w:rPr>
          <w:rFonts w:ascii="Times New Roman" w:hAnsi="Times New Roman" w:cs="Times New Roman"/>
          <w:b/>
          <w:sz w:val="24"/>
        </w:rPr>
        <w:t>Taxa de Crossover e Reinserção</w:t>
      </w:r>
      <w:r w:rsidR="00D94146" w:rsidRPr="007B37FB">
        <w:rPr>
          <w:rFonts w:ascii="Times New Roman" w:hAnsi="Times New Roman" w:cs="Times New Roman"/>
          <w:b/>
          <w:sz w:val="24"/>
        </w:rPr>
        <w:t xml:space="preserve"> com Elitismo</w:t>
      </w:r>
    </w:p>
    <w:p w14:paraId="392FE334" w14:textId="2F722B16" w:rsidR="00AC42ED" w:rsidRDefault="00AC42ED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 taxa de crossover, responsável para identificar a quantidade de filhos a cada geração, foi implementada em todos os experimentos com 80%, esta parte do trabalho destina-se a realizar novos experimentos realizando alterações na taxa de crossover em consequência na taxa de reinserção pura com elitismo</w:t>
      </w:r>
      <w:r w:rsidR="00356480">
        <w:rPr>
          <w:rFonts w:ascii="Times New Roman" w:hAnsi="Times New Roman" w:cs="Times New Roman"/>
          <w:sz w:val="24"/>
        </w:rPr>
        <w:t>, a soma das duas taxas deve ser igual a 100%</w:t>
      </w:r>
      <w:r>
        <w:rPr>
          <w:rFonts w:ascii="Times New Roman" w:hAnsi="Times New Roman" w:cs="Times New Roman"/>
          <w:sz w:val="24"/>
        </w:rPr>
        <w:t xml:space="preserve">. </w:t>
      </w:r>
    </w:p>
    <w:p w14:paraId="7FE3DB66" w14:textId="0B86D9FF" w:rsidR="00356480" w:rsidRDefault="00597C65" w:rsidP="0028398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s configurações utilizadas foram: população de 120 indivíduos, 70 gerações, método de seleção Roleta (investida pelo valor do pior indivíduo), crossover PMX, mutação 10%.</w:t>
      </w:r>
      <w:r w:rsidR="00356480">
        <w:rPr>
          <w:rFonts w:ascii="Times New Roman" w:hAnsi="Times New Roman" w:cs="Times New Roman"/>
          <w:sz w:val="24"/>
        </w:rPr>
        <w:t xml:space="preserve"> Os resultados são apresentados na tabela abaixo.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2193"/>
        <w:gridCol w:w="2193"/>
        <w:gridCol w:w="2194"/>
        <w:gridCol w:w="2194"/>
      </w:tblGrid>
      <w:tr w:rsidR="00356480" w14:paraId="1C3E96DE" w14:textId="77777777" w:rsidTr="002839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3" w:type="dxa"/>
          </w:tcPr>
          <w:p w14:paraId="43D54752" w14:textId="4D33275F" w:rsidR="00356480" w:rsidRDefault="00356480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rossover</w:t>
            </w:r>
          </w:p>
        </w:tc>
        <w:tc>
          <w:tcPr>
            <w:tcW w:w="2193" w:type="dxa"/>
          </w:tcPr>
          <w:p w14:paraId="681DEC74" w14:textId="0F333DEB" w:rsidR="00356480" w:rsidRDefault="00356480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einserção</w:t>
            </w:r>
          </w:p>
        </w:tc>
        <w:tc>
          <w:tcPr>
            <w:tcW w:w="2194" w:type="dxa"/>
          </w:tcPr>
          <w:p w14:paraId="5F050BE9" w14:textId="5E8F7DC3" w:rsidR="00356480" w:rsidRDefault="00356480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onvergência</w:t>
            </w:r>
          </w:p>
        </w:tc>
        <w:tc>
          <w:tcPr>
            <w:tcW w:w="2194" w:type="dxa"/>
          </w:tcPr>
          <w:p w14:paraId="5FA6C774" w14:textId="41D88379" w:rsidR="00356480" w:rsidRDefault="00356480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</w:p>
        </w:tc>
      </w:tr>
      <w:tr w:rsidR="00356480" w14:paraId="5CA8A79D" w14:textId="77777777" w:rsidTr="002839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3" w:type="dxa"/>
          </w:tcPr>
          <w:p w14:paraId="282E8171" w14:textId="2A38866F" w:rsidR="00356480" w:rsidRDefault="00356480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0%</w:t>
            </w:r>
          </w:p>
        </w:tc>
        <w:tc>
          <w:tcPr>
            <w:tcW w:w="2193" w:type="dxa"/>
          </w:tcPr>
          <w:p w14:paraId="1B2887C5" w14:textId="558A231E" w:rsidR="00356480" w:rsidRDefault="00356480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0%</w:t>
            </w:r>
          </w:p>
        </w:tc>
        <w:tc>
          <w:tcPr>
            <w:tcW w:w="2194" w:type="dxa"/>
          </w:tcPr>
          <w:p w14:paraId="7CED617C" w14:textId="3C38C6B7" w:rsidR="00356480" w:rsidRDefault="00950F33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5,5%</w:t>
            </w:r>
          </w:p>
        </w:tc>
        <w:tc>
          <w:tcPr>
            <w:tcW w:w="2194" w:type="dxa"/>
          </w:tcPr>
          <w:p w14:paraId="39C1D8D8" w14:textId="04325401" w:rsidR="00356480" w:rsidRDefault="00CE4061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9,8 segundos</w:t>
            </w:r>
          </w:p>
        </w:tc>
      </w:tr>
      <w:tr w:rsidR="007C52DE" w14:paraId="5D6EF09F" w14:textId="77777777" w:rsidTr="00283982">
        <w:trPr>
          <w:trHeight w:val="3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3" w:type="dxa"/>
          </w:tcPr>
          <w:p w14:paraId="3FC16823" w14:textId="0411E480" w:rsidR="007C52DE" w:rsidRDefault="007C52DE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0%</w:t>
            </w:r>
          </w:p>
        </w:tc>
        <w:tc>
          <w:tcPr>
            <w:tcW w:w="2193" w:type="dxa"/>
          </w:tcPr>
          <w:p w14:paraId="79C4CFB1" w14:textId="3D77A2B8" w:rsidR="007C52DE" w:rsidRDefault="007C52DE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%</w:t>
            </w:r>
          </w:p>
        </w:tc>
        <w:tc>
          <w:tcPr>
            <w:tcW w:w="2194" w:type="dxa"/>
          </w:tcPr>
          <w:p w14:paraId="0E60B65C" w14:textId="31AA4ABB" w:rsidR="007C52DE" w:rsidRDefault="007C52DE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9,3</w:t>
            </w:r>
          </w:p>
        </w:tc>
        <w:tc>
          <w:tcPr>
            <w:tcW w:w="2194" w:type="dxa"/>
          </w:tcPr>
          <w:p w14:paraId="2F40A10B" w14:textId="6D01B243" w:rsidR="007C52DE" w:rsidRDefault="007C52DE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9,4 segundos</w:t>
            </w:r>
          </w:p>
        </w:tc>
      </w:tr>
      <w:tr w:rsidR="000B2191" w14:paraId="7836A6EA" w14:textId="77777777" w:rsidTr="002839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3" w:type="dxa"/>
          </w:tcPr>
          <w:p w14:paraId="7985FD4A" w14:textId="277C7640" w:rsidR="000B2191" w:rsidRDefault="00B33A8B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%</w:t>
            </w:r>
          </w:p>
        </w:tc>
        <w:tc>
          <w:tcPr>
            <w:tcW w:w="2193" w:type="dxa"/>
          </w:tcPr>
          <w:p w14:paraId="2452FA8B" w14:textId="6CD132FD" w:rsidR="000B2191" w:rsidRDefault="00B33A8B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%</w:t>
            </w:r>
          </w:p>
        </w:tc>
        <w:tc>
          <w:tcPr>
            <w:tcW w:w="2194" w:type="dxa"/>
          </w:tcPr>
          <w:p w14:paraId="1E626750" w14:textId="309E0787" w:rsidR="000B2191" w:rsidRDefault="00B33A8B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9,2</w:t>
            </w:r>
          </w:p>
        </w:tc>
        <w:tc>
          <w:tcPr>
            <w:tcW w:w="2194" w:type="dxa"/>
          </w:tcPr>
          <w:p w14:paraId="4022201C" w14:textId="39938402" w:rsidR="000B2191" w:rsidRDefault="00B33A8B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 min e 34 segundos</w:t>
            </w:r>
          </w:p>
        </w:tc>
      </w:tr>
    </w:tbl>
    <w:p w14:paraId="4F9E34BB" w14:textId="29F04C73" w:rsidR="00D016BC" w:rsidRDefault="00747E52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14:paraId="72D9D5E9" w14:textId="78138FFF" w:rsidR="00747E52" w:rsidRDefault="00747E52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nalisando os dados acima constata que entre os parâmetros testados a melhor configuração </w:t>
      </w:r>
      <w:r w:rsidR="006A3D7F">
        <w:rPr>
          <w:rFonts w:ascii="Times New Roman" w:hAnsi="Times New Roman" w:cs="Times New Roman"/>
          <w:sz w:val="24"/>
        </w:rPr>
        <w:t xml:space="preserve">para o problema proposto </w:t>
      </w:r>
      <w:r>
        <w:rPr>
          <w:rFonts w:ascii="Times New Roman" w:hAnsi="Times New Roman" w:cs="Times New Roman"/>
          <w:sz w:val="24"/>
        </w:rPr>
        <w:t>é a implementação inicial, taxa de crossover 80% e reinserção com elitismo 20%, a qual obteve resultado de 92,1 de convergência com 48,4 segundos.</w:t>
      </w:r>
    </w:p>
    <w:p w14:paraId="4D5A8798" w14:textId="0B88CE6B" w:rsidR="00392EBA" w:rsidRPr="00B5515E" w:rsidRDefault="0035467E" w:rsidP="00B5515E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B5515E">
        <w:rPr>
          <w:rFonts w:ascii="Times New Roman" w:hAnsi="Times New Roman" w:cs="Times New Roman"/>
          <w:b/>
          <w:sz w:val="24"/>
        </w:rPr>
        <w:t xml:space="preserve">3.6 </w:t>
      </w:r>
      <w:r w:rsidR="00392EBA" w:rsidRPr="00B5515E">
        <w:rPr>
          <w:rFonts w:ascii="Times New Roman" w:hAnsi="Times New Roman" w:cs="Times New Roman"/>
          <w:b/>
          <w:sz w:val="24"/>
        </w:rPr>
        <w:t>Crossover ORDER (OX)</w:t>
      </w:r>
    </w:p>
    <w:p w14:paraId="39A1DEA6" w14:textId="2BD81CA6" w:rsidR="00B5515E" w:rsidRPr="009C50DD" w:rsidRDefault="0000314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C50DD">
        <w:rPr>
          <w:rFonts w:ascii="Times New Roman" w:hAnsi="Times New Roman" w:cs="Times New Roman"/>
          <w:sz w:val="24"/>
          <w:szCs w:val="24"/>
        </w:rPr>
        <w:t>O operador OX produz dois indivíduos filhos utilizando uma subsequência dos indivíduos pais. No exemplo abaixo, o Filho 1 recebe a subsequência do Pai 2 enquanto o Filho 2 recebe a subsequência do Pai 1. Após receber a subsequência, as outras posições dos vetores filhos são preenchidas com relação aos seus respectivos pais.</w:t>
      </w:r>
      <w:r w:rsidR="007B3A5F" w:rsidRPr="009C50DD">
        <w:rPr>
          <w:rFonts w:ascii="Times New Roman" w:hAnsi="Times New Roman" w:cs="Times New Roman"/>
          <w:sz w:val="24"/>
          <w:szCs w:val="24"/>
        </w:rPr>
        <w:t xml:space="preserve"> Caso um elemento do pai já estiver no vetor do filho, o próximo elemento do vetor pai será considerado, respeitando a ordem em que aparece no indivíduo</w:t>
      </w:r>
      <w:r w:rsidR="00634B93" w:rsidRPr="009C50DD">
        <w:rPr>
          <w:rFonts w:ascii="Times New Roman" w:hAnsi="Times New Roman" w:cs="Times New Roman"/>
          <w:sz w:val="24"/>
          <w:szCs w:val="24"/>
        </w:rPr>
        <w:t xml:space="preserve"> </w:t>
      </w:r>
      <w:r w:rsidR="00AB25E7">
        <w:rPr>
          <w:rFonts w:ascii="Times New Roman" w:hAnsi="Times New Roman" w:cs="Times New Roman"/>
          <w:sz w:val="24"/>
          <w:szCs w:val="24"/>
        </w:rPr>
        <w:t>(DORNAS</w:t>
      </w:r>
      <w:r w:rsidR="009C50DD" w:rsidRPr="009C50DD">
        <w:rPr>
          <w:rFonts w:ascii="Times New Roman" w:hAnsi="Times New Roman" w:cs="Times New Roman"/>
          <w:sz w:val="24"/>
          <w:szCs w:val="24"/>
        </w:rPr>
        <w:t xml:space="preserve"> </w:t>
      </w:r>
      <w:r w:rsidR="00AB25E7">
        <w:rPr>
          <w:rFonts w:ascii="latoregular" w:hAnsi="latoregular"/>
          <w:color w:val="000000"/>
          <w:sz w:val="27"/>
          <w:szCs w:val="27"/>
          <w:shd w:val="clear" w:color="auto" w:fill="FFFFFF"/>
        </w:rPr>
        <w:t>et al.</w:t>
      </w:r>
      <w:r w:rsidR="00FD11AA">
        <w:rPr>
          <w:rFonts w:ascii="Times New Roman" w:hAnsi="Times New Roman" w:cs="Times New Roman"/>
          <w:sz w:val="24"/>
          <w:szCs w:val="24"/>
        </w:rPr>
        <w:t>, 2017</w:t>
      </w:r>
      <w:r w:rsidR="00634B93" w:rsidRPr="009C50DD">
        <w:rPr>
          <w:rFonts w:ascii="Times New Roman" w:hAnsi="Times New Roman" w:cs="Times New Roman"/>
          <w:sz w:val="24"/>
          <w:szCs w:val="24"/>
        </w:rPr>
        <w:t>)</w:t>
      </w:r>
      <w:r w:rsidR="00DE632D" w:rsidRPr="009C50DD">
        <w:rPr>
          <w:rFonts w:ascii="Times New Roman" w:hAnsi="Times New Roman" w:cs="Times New Roman"/>
          <w:sz w:val="24"/>
          <w:szCs w:val="24"/>
        </w:rPr>
        <w:t>.</w:t>
      </w:r>
    </w:p>
    <w:p w14:paraId="339706EC" w14:textId="3F3AA9ED" w:rsidR="00513259" w:rsidRDefault="00644575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locar imagem...</w:t>
      </w:r>
    </w:p>
    <w:p w14:paraId="43F152C4" w14:textId="42DDDF92" w:rsidR="00513259" w:rsidRDefault="00513259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 método de crossover foi aplicado ao problema com as configurações descritas na seção 3.4 </w:t>
      </w:r>
      <w:r w:rsidR="00634B93">
        <w:rPr>
          <w:rFonts w:ascii="Times New Roman" w:hAnsi="Times New Roman" w:cs="Times New Roman"/>
          <w:sz w:val="24"/>
        </w:rPr>
        <w:t xml:space="preserve">- </w:t>
      </w:r>
      <w:r>
        <w:rPr>
          <w:rFonts w:ascii="Times New Roman" w:hAnsi="Times New Roman" w:cs="Times New Roman"/>
          <w:sz w:val="24"/>
        </w:rPr>
        <w:t>população de 120, 70 gerações,</w:t>
      </w:r>
      <w:r w:rsidR="0064457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étodo de seleção Roleta (investida pelo valor do pior indivíduo), taxa de crossover 0.8, mutação 10%, reinserção pura com elitismo de 20% e com três tentativas de selecionar indivíduos diferentes.</w:t>
      </w:r>
      <w:r w:rsidR="00634B93">
        <w:rPr>
          <w:rFonts w:ascii="Times New Roman" w:hAnsi="Times New Roman" w:cs="Times New Roman"/>
          <w:sz w:val="24"/>
        </w:rPr>
        <w:t xml:space="preserve"> O resultado é apresentado abaixo: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256"/>
        <w:gridCol w:w="3402"/>
      </w:tblGrid>
      <w:tr w:rsidR="00634B93" w14:paraId="521B5268" w14:textId="77777777" w:rsidTr="00395EB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3EFBEF89" w14:textId="73136B01" w:rsidR="00634B93" w:rsidRDefault="00634B93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3402" w:type="dxa"/>
          </w:tcPr>
          <w:p w14:paraId="622128B1" w14:textId="4AFCEA11" w:rsidR="00634B93" w:rsidRDefault="00634B93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</w:p>
        </w:tc>
      </w:tr>
      <w:tr w:rsidR="00634B93" w14:paraId="24230A84" w14:textId="77777777" w:rsidTr="00395E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7D354262" w14:textId="1B395B59" w:rsidR="00634B93" w:rsidRDefault="00395EBF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lastRenderedPageBreak/>
              <w:t>83,5%</w:t>
            </w:r>
          </w:p>
        </w:tc>
        <w:tc>
          <w:tcPr>
            <w:tcW w:w="3402" w:type="dxa"/>
          </w:tcPr>
          <w:p w14:paraId="7F40AB4D" w14:textId="02721E5B" w:rsidR="00634B93" w:rsidRDefault="00395EBF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 min 53 segundos</w:t>
            </w:r>
          </w:p>
        </w:tc>
      </w:tr>
    </w:tbl>
    <w:p w14:paraId="148B663D" w14:textId="77777777" w:rsidR="00634B93" w:rsidRDefault="00634B93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034DF9D" w14:textId="2D24E5A2" w:rsidR="00362404" w:rsidRDefault="0036240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os experimentos realizados o operador OX obteve resultados inferiores ao operador PMX, o qual com as mesmas configurações alcançou uma taxa de convergência de 92,1% com o tempo de 48,4 segundos.</w:t>
      </w:r>
    </w:p>
    <w:p w14:paraId="21A91CCA" w14:textId="06BC35B5" w:rsidR="00A15FE2" w:rsidRDefault="00A15FE2" w:rsidP="00A15FE2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A15FE2">
        <w:rPr>
          <w:rFonts w:ascii="Times New Roman" w:hAnsi="Times New Roman" w:cs="Times New Roman"/>
          <w:b/>
          <w:sz w:val="24"/>
        </w:rPr>
        <w:t>3.7 Taxa de mutação</w:t>
      </w:r>
    </w:p>
    <w:p w14:paraId="26C2A5DC" w14:textId="12742B59" w:rsidR="00A15FE2" w:rsidRPr="00A15FE2" w:rsidRDefault="00A15FE2" w:rsidP="00D9694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 w:rsidRPr="00A15FE2">
        <w:rPr>
          <w:rFonts w:ascii="Times New Roman" w:hAnsi="Times New Roman" w:cs="Times New Roman"/>
          <w:sz w:val="24"/>
        </w:rPr>
        <w:t xml:space="preserve">Na primeira etapa foram realizados </w:t>
      </w:r>
      <w:r>
        <w:rPr>
          <w:rFonts w:ascii="Times New Roman" w:hAnsi="Times New Roman" w:cs="Times New Roman"/>
          <w:sz w:val="24"/>
        </w:rPr>
        <w:t>testes com a taxa de mutação de 2%, 10% e 20%, os melhores resultados foram com 10</w:t>
      </w:r>
      <w:r w:rsidR="00D96948">
        <w:rPr>
          <w:rFonts w:ascii="Times New Roman" w:hAnsi="Times New Roman" w:cs="Times New Roman"/>
          <w:sz w:val="24"/>
        </w:rPr>
        <w:t>%</w:t>
      </w:r>
      <w:r>
        <w:rPr>
          <w:rFonts w:ascii="Times New Roman" w:hAnsi="Times New Roman" w:cs="Times New Roman"/>
          <w:sz w:val="24"/>
        </w:rPr>
        <w:t xml:space="preserve"> </w:t>
      </w:r>
      <w:r w:rsidR="00D96948">
        <w:rPr>
          <w:rFonts w:ascii="Times New Roman" w:hAnsi="Times New Roman" w:cs="Times New Roman"/>
          <w:sz w:val="24"/>
        </w:rPr>
        <w:t xml:space="preserve">(89.5% de convergência) e 20% (82.5%), ambos com o método de reinserção com elitismo de 20%. Com a finalidade de obter melhores resultados foram realizados novas execuções com a taxa de convergência de 15% (médias das duas melhores), os resultados foram </w:t>
      </w:r>
      <w:r w:rsidR="004956F6">
        <w:rPr>
          <w:rFonts w:ascii="Times New Roman" w:hAnsi="Times New Roman" w:cs="Times New Roman"/>
          <w:sz w:val="24"/>
        </w:rPr>
        <w:t xml:space="preserve">88.5% com o tempo de 1 minuto e 6 </w:t>
      </w:r>
      <w:bookmarkStart w:id="1" w:name="_GoBack"/>
      <w:bookmarkEnd w:id="1"/>
      <w:r w:rsidR="00162D35">
        <w:rPr>
          <w:rFonts w:ascii="Times New Roman" w:hAnsi="Times New Roman" w:cs="Times New Roman"/>
          <w:sz w:val="24"/>
        </w:rPr>
        <w:t>segundos, sendo</w:t>
      </w:r>
      <w:r w:rsidR="00746F24">
        <w:rPr>
          <w:rFonts w:ascii="Times New Roman" w:hAnsi="Times New Roman" w:cs="Times New Roman"/>
          <w:sz w:val="24"/>
        </w:rPr>
        <w:t xml:space="preserve"> inferior ao de 10%.</w:t>
      </w:r>
    </w:p>
    <w:p w14:paraId="7A4EBE5B" w14:textId="2C49D023" w:rsidR="003E5FCD" w:rsidRPr="003E5FCD" w:rsidRDefault="003E5FCD" w:rsidP="003E5FC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3E5FCD">
        <w:rPr>
          <w:rFonts w:ascii="Times New Roman" w:hAnsi="Times New Roman" w:cs="Times New Roman"/>
          <w:b/>
          <w:sz w:val="24"/>
        </w:rPr>
        <w:t>3.</w:t>
      </w:r>
      <w:r w:rsidR="00A15FE2">
        <w:rPr>
          <w:rFonts w:ascii="Times New Roman" w:hAnsi="Times New Roman" w:cs="Times New Roman"/>
          <w:b/>
          <w:sz w:val="24"/>
        </w:rPr>
        <w:t>8</w:t>
      </w:r>
      <w:r w:rsidRPr="003E5FCD">
        <w:rPr>
          <w:rFonts w:ascii="Times New Roman" w:hAnsi="Times New Roman" w:cs="Times New Roman"/>
          <w:b/>
          <w:sz w:val="24"/>
        </w:rPr>
        <w:t xml:space="preserve"> Verificação antes de aplicar a mutação</w:t>
      </w:r>
    </w:p>
    <w:p w14:paraId="2980244F" w14:textId="6A5DFEBF" w:rsidR="003E5FCD" w:rsidRDefault="003E5FCD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 algoritmo executado nas seções anteriores não verifica se o indivíduo é o resultado antes de aplicar a mutação, por este motivo foi realizado uma nova configuração para que antes de fazer a mutação verificar se ele é ou não o resultado, caso seja o resultado a execução terminará e </w:t>
      </w:r>
      <w:r w:rsidR="004E019D">
        <w:rPr>
          <w:rFonts w:ascii="Times New Roman" w:hAnsi="Times New Roman" w:cs="Times New Roman"/>
          <w:sz w:val="24"/>
        </w:rPr>
        <w:t xml:space="preserve">incrementará a contagem de </w:t>
      </w:r>
      <w:r>
        <w:rPr>
          <w:rFonts w:ascii="Times New Roman" w:hAnsi="Times New Roman" w:cs="Times New Roman"/>
          <w:sz w:val="24"/>
        </w:rPr>
        <w:t>convergido, ao contrário será executado a mutação.</w:t>
      </w:r>
      <w:r w:rsidR="004E019D">
        <w:rPr>
          <w:rFonts w:ascii="Times New Roman" w:hAnsi="Times New Roman" w:cs="Times New Roman"/>
          <w:sz w:val="24"/>
        </w:rPr>
        <w:t xml:space="preserve"> </w:t>
      </w:r>
      <w:r w:rsidR="008E7601">
        <w:rPr>
          <w:rFonts w:ascii="Times New Roman" w:hAnsi="Times New Roman" w:cs="Times New Roman"/>
          <w:sz w:val="24"/>
        </w:rPr>
        <w:t>O resultado alcançou uma taxa de convergência de 99% com o tempo de 48,2 segundos, em comparação com o resultado anterior de 92,1 em 48,8 segundos, desta forma a configuração será mantida nas próximas etapas.</w:t>
      </w:r>
    </w:p>
    <w:p w14:paraId="0B355070" w14:textId="77777777" w:rsidR="0035467E" w:rsidRDefault="0035467E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0359D10A" w14:textId="77777777" w:rsidR="00D016BC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27B51DB6" w14:textId="77777777" w:rsidR="00D016BC" w:rsidRPr="00442E9F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14693522" w14:textId="77777777" w:rsidR="00057EA1" w:rsidRPr="006744F4" w:rsidRDefault="00057EA1" w:rsidP="009D50F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</w:p>
    <w:p w14:paraId="232814C6" w14:textId="77777777" w:rsidR="00057EA1" w:rsidRPr="006744F4" w:rsidRDefault="00F6119D" w:rsidP="00F6119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6744F4">
        <w:rPr>
          <w:rFonts w:ascii="Times New Roman" w:hAnsi="Times New Roman" w:cs="Times New Roman"/>
          <w:b/>
          <w:sz w:val="24"/>
        </w:rPr>
        <w:t>5. CONCLUSÕES</w:t>
      </w:r>
    </w:p>
    <w:p w14:paraId="53B1A4FA" w14:textId="77777777" w:rsidR="004F16E9" w:rsidRPr="006744F4" w:rsidRDefault="004F16E9" w:rsidP="00F6119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0D38DC53" w14:textId="77777777" w:rsidR="002A45CD" w:rsidRDefault="002A45CD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A6C65C7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B8983A5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58C308D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E2F625F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9692295" w14:textId="77777777" w:rsidR="002A45CD" w:rsidRPr="002546BF" w:rsidRDefault="002A45CD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160A471" w14:textId="77777777" w:rsidR="00A617EA" w:rsidRPr="00D74DA1" w:rsidRDefault="00A617EA" w:rsidP="00A61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D74DA1">
        <w:rPr>
          <w:rFonts w:ascii="Times New Roman" w:hAnsi="Times New Roman" w:cs="Times New Roman"/>
          <w:b/>
          <w:sz w:val="24"/>
        </w:rPr>
        <w:t>REFERÊNCIAS</w:t>
      </w:r>
    </w:p>
    <w:p w14:paraId="6391559F" w14:textId="77777777" w:rsidR="00A617EA" w:rsidRPr="00D74DA1" w:rsidRDefault="00A617EA" w:rsidP="00A61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598E950B" w14:textId="11146FDF" w:rsidR="00ED387A" w:rsidRDefault="00634B93" w:rsidP="00B62F52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2" w:name="_Hlk16206829"/>
      <w:r w:rsidRPr="00634B93">
        <w:rPr>
          <w:rFonts w:ascii="Times New Roman" w:hAnsi="Times New Roman" w:cs="Times New Roman"/>
          <w:sz w:val="24"/>
          <w:lang w:val="en-GB"/>
        </w:rPr>
        <w:t xml:space="preserve">A.J. Umbarkar1 e P.D. </w:t>
      </w:r>
      <w:proofErr w:type="spellStart"/>
      <w:r w:rsidRPr="00634B93">
        <w:rPr>
          <w:rFonts w:ascii="Times New Roman" w:hAnsi="Times New Roman" w:cs="Times New Roman"/>
          <w:sz w:val="24"/>
          <w:lang w:val="en-GB"/>
        </w:rPr>
        <w:t>Sheth</w:t>
      </w:r>
      <w:proofErr w:type="spellEnd"/>
      <w:r w:rsidR="00ED387A" w:rsidRPr="00634B9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CB70B1">
        <w:rPr>
          <w:rFonts w:ascii="Times New Roman" w:hAnsi="Times New Roman" w:cs="Times New Roman"/>
          <w:b/>
          <w:bCs/>
          <w:sz w:val="24"/>
          <w:szCs w:val="24"/>
          <w:lang w:val="en-GB"/>
        </w:rPr>
        <w:t>Crossover Operators in Genetic Algorithms: A Review</w:t>
      </w:r>
      <w:r w:rsidR="00CB70B1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CB70B1">
        <w:rPr>
          <w:rFonts w:ascii="Times New Roman" w:hAnsi="Times New Roman" w:cs="Times New Roman"/>
          <w:sz w:val="24"/>
          <w:szCs w:val="24"/>
          <w:lang w:val="en-GB"/>
        </w:rPr>
        <w:t>International Journal of Computer Applications</w:t>
      </w:r>
      <w:r w:rsidR="00CB70B1">
        <w:rPr>
          <w:rFonts w:ascii="Times New Roman" w:hAnsi="Times New Roman" w:cs="Times New Roman"/>
          <w:sz w:val="24"/>
          <w:szCs w:val="24"/>
          <w:lang w:val="en-GB"/>
        </w:rPr>
        <w:t>, 2017</w:t>
      </w:r>
      <w:r w:rsidR="00CB70B1" w:rsidRPr="00CB70B1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CB70B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70B1" w:rsidRPr="00CB70B1">
        <w:rPr>
          <w:rFonts w:ascii="Times New Roman" w:hAnsi="Times New Roman" w:cs="Times New Roman"/>
          <w:sz w:val="24"/>
          <w:szCs w:val="24"/>
        </w:rPr>
        <w:t>Dispon</w:t>
      </w:r>
      <w:r w:rsidR="00CB70B1">
        <w:rPr>
          <w:rFonts w:ascii="Times New Roman" w:hAnsi="Times New Roman" w:cs="Times New Roman"/>
          <w:sz w:val="24"/>
          <w:szCs w:val="24"/>
        </w:rPr>
        <w:t>ível</w:t>
      </w:r>
      <w:r w:rsidR="00CB70B1" w:rsidRPr="00CB70B1">
        <w:rPr>
          <w:rFonts w:ascii="Times New Roman" w:hAnsi="Times New Roman" w:cs="Times New Roman"/>
          <w:sz w:val="24"/>
          <w:szCs w:val="24"/>
        </w:rPr>
        <w:t xml:space="preserve"> em:</w:t>
      </w:r>
      <w:r w:rsidR="00CB70B1" w:rsidRPr="00CB70B1">
        <w:t xml:space="preserve"> </w:t>
      </w:r>
      <w:r w:rsidR="00CB70B1" w:rsidRPr="00CB70B1">
        <w:rPr>
          <w:rFonts w:ascii="Times New Roman" w:hAnsi="Times New Roman" w:cs="Times New Roman"/>
          <w:sz w:val="24"/>
          <w:szCs w:val="24"/>
        </w:rPr>
        <w:t>https://www.researchgate.net/publication/288749263_CROSSOVER_OPERATORS_IN_GENETIC_ALGORITHMS_A_REVIEW</w:t>
      </w:r>
      <w:r w:rsidR="00CB70B1">
        <w:rPr>
          <w:rFonts w:ascii="Times New Roman" w:hAnsi="Times New Roman" w:cs="Times New Roman"/>
          <w:sz w:val="24"/>
          <w:szCs w:val="24"/>
        </w:rPr>
        <w:t>. Acessado em: 27 de setembro de 2020.</w:t>
      </w:r>
    </w:p>
    <w:p w14:paraId="4F93D19C" w14:textId="2EC496E5" w:rsidR="00C35282" w:rsidRDefault="00C35282" w:rsidP="00B62F5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ORNAS</w:t>
      </w:r>
      <w:r w:rsidRPr="009C50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latoregular" w:hAnsi="latoregular"/>
          <w:color w:val="000000"/>
          <w:sz w:val="27"/>
          <w:szCs w:val="27"/>
          <w:shd w:val="clear" w:color="auto" w:fill="FFFFFF"/>
        </w:rPr>
        <w:t>et al</w:t>
      </w:r>
      <w:r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. </w:t>
      </w:r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Algoritmo genético para o Problema de Dimensionamento de Lotes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Multi-item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Capacitado</w:t>
      </w:r>
      <w:r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. </w:t>
      </w:r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XIII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Brazilian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Congress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on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Computational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Intelligence</w:t>
      </w:r>
      <w:proofErr w:type="spellEnd"/>
      <w:r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, </w:t>
      </w:r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Rio de Janeiro,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Brazil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from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30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October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to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1 </w:t>
      </w:r>
      <w:proofErr w:type="spellStart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>November</w:t>
      </w:r>
      <w:proofErr w:type="spellEnd"/>
      <w:r w:rsidRPr="00C35282">
        <w:rPr>
          <w:rFonts w:ascii="latoregular" w:hAnsi="latoregular"/>
          <w:color w:val="000000"/>
          <w:sz w:val="27"/>
          <w:szCs w:val="27"/>
          <w:shd w:val="clear" w:color="auto" w:fill="FFFFFF"/>
        </w:rPr>
        <w:t xml:space="preserve"> 2017.</w:t>
      </w:r>
    </w:p>
    <w:p w14:paraId="3376D523" w14:textId="77777777" w:rsidR="00D27124" w:rsidRPr="00CB70B1" w:rsidRDefault="00D27124" w:rsidP="00B62F5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049BECB" w14:textId="6F7FB69D" w:rsidR="001F1102" w:rsidRPr="00C3530B" w:rsidRDefault="001F1102" w:rsidP="001E5E0E">
      <w:pPr>
        <w:ind w:left="284" w:hanging="284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  <w:r w:rsidRPr="00C3530B">
        <w:rPr>
          <w:rFonts w:ascii="Times New Roman" w:hAnsi="Times New Roman" w:cs="Times New Roman"/>
          <w:color w:val="FF0000"/>
          <w:sz w:val="24"/>
          <w:szCs w:val="24"/>
          <w:lang w:val="en-GB"/>
        </w:rPr>
        <w:t xml:space="preserve">EWINS, D. J. Modal </w:t>
      </w:r>
      <w:proofErr w:type="gramStart"/>
      <w:r w:rsidRPr="00C3530B">
        <w:rPr>
          <w:rFonts w:ascii="Times New Roman" w:hAnsi="Times New Roman" w:cs="Times New Roman"/>
          <w:color w:val="FF0000"/>
          <w:sz w:val="24"/>
          <w:szCs w:val="24"/>
          <w:lang w:val="en-GB"/>
        </w:rPr>
        <w:t>Testing:</w:t>
      </w:r>
      <w:proofErr w:type="gramEnd"/>
      <w:r w:rsidRPr="00C3530B">
        <w:rPr>
          <w:rFonts w:ascii="Times New Roman" w:hAnsi="Times New Roman" w:cs="Times New Roman"/>
          <w:color w:val="FF0000"/>
          <w:sz w:val="24"/>
          <w:szCs w:val="24"/>
          <w:lang w:val="en-GB"/>
        </w:rPr>
        <w:t xml:space="preserve"> Theory and Practice, Research Studies Press, Taunton, England, 1984.</w:t>
      </w:r>
    </w:p>
    <w:p w14:paraId="0281A17B" w14:textId="634C4CC3" w:rsidR="001F1102" w:rsidRPr="00C3530B" w:rsidRDefault="001F1102" w:rsidP="001E5E0E">
      <w:pPr>
        <w:ind w:left="284" w:hanging="284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C3530B">
        <w:rPr>
          <w:rFonts w:ascii="Times New Roman" w:hAnsi="Times New Roman" w:cs="Times New Roman"/>
          <w:color w:val="FF0000"/>
          <w:sz w:val="24"/>
          <w:szCs w:val="24"/>
          <w:lang w:val="en-US"/>
        </w:rPr>
        <w:t>MAIA, N. N. M.; SILVA J. M. M. Theoretical and Experimental Modal Analysis. Research Studies Press, Taunton, England, 1997.</w:t>
      </w:r>
    </w:p>
    <w:bookmarkEnd w:id="2"/>
    <w:p w14:paraId="71C395E3" w14:textId="75017CA2" w:rsidR="00913378" w:rsidRPr="00C3530B" w:rsidRDefault="001F1102" w:rsidP="001E5E0E">
      <w:pPr>
        <w:pStyle w:val="Bibliografia"/>
        <w:ind w:left="284" w:hanging="284"/>
        <w:rPr>
          <w:rFonts w:ascii="Times New Roman" w:hAnsi="Times New Roman" w:cs="Times New Roman"/>
          <w:color w:val="FF0000"/>
          <w:sz w:val="24"/>
        </w:rPr>
      </w:pPr>
      <w:r w:rsidRPr="00C3530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MURPHY, GLENN. </w:t>
      </w:r>
      <w:r w:rsidRPr="00C3530B">
        <w:rPr>
          <w:rFonts w:ascii="Times New Roman" w:hAnsi="Times New Roman" w:cs="Times New Roman"/>
          <w:b/>
          <w:bCs/>
          <w:color w:val="FF0000"/>
          <w:sz w:val="24"/>
          <w:szCs w:val="24"/>
          <w:lang w:val="en-US"/>
        </w:rPr>
        <w:t>Similitude in Engineering</w:t>
      </w:r>
      <w:r w:rsidRPr="00C3530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. </w:t>
      </w:r>
      <w:r w:rsidRPr="00C3530B">
        <w:rPr>
          <w:rFonts w:ascii="Times New Roman" w:hAnsi="Times New Roman" w:cs="Times New Roman"/>
          <w:color w:val="FF0000"/>
          <w:sz w:val="24"/>
          <w:szCs w:val="24"/>
        </w:rPr>
        <w:t>New York: Ronald Press, 1950.</w:t>
      </w:r>
      <w:r w:rsidR="00A617EA" w:rsidRPr="00C3530B">
        <w:rPr>
          <w:color w:val="FF0000"/>
        </w:rPr>
        <w:fldChar w:fldCharType="begin"/>
      </w:r>
      <w:r w:rsidR="00A617EA" w:rsidRPr="00C3530B">
        <w:rPr>
          <w:color w:val="FF0000"/>
          <w:lang w:val="en-US"/>
        </w:rPr>
        <w:instrText xml:space="preserve"> ADDIN ZOTERO_BIBL {"uncited":[],"omitted":[],"custom":[]} CSL_BIBLIOGRAPHY </w:instrText>
      </w:r>
      <w:r w:rsidR="00A617EA" w:rsidRPr="00C3530B">
        <w:rPr>
          <w:color w:val="FF0000"/>
        </w:rPr>
        <w:fldChar w:fldCharType="end"/>
      </w:r>
    </w:p>
    <w:sectPr w:rsidR="00913378" w:rsidRPr="00C3530B" w:rsidSect="00095DAD">
      <w:type w:val="continuous"/>
      <w:pgSz w:w="11906" w:h="16838"/>
      <w:pgMar w:top="1701" w:right="1133" w:bottom="993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56C5EB" w14:textId="77777777" w:rsidR="00A92157" w:rsidRDefault="00A92157">
      <w:pPr>
        <w:spacing w:after="0" w:line="240" w:lineRule="auto"/>
      </w:pPr>
      <w:r>
        <w:separator/>
      </w:r>
    </w:p>
  </w:endnote>
  <w:endnote w:type="continuationSeparator" w:id="0">
    <w:p w14:paraId="05C82D13" w14:textId="77777777" w:rsidR="00A92157" w:rsidRDefault="00A921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atoregular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44DF88" w14:textId="77777777" w:rsidR="003D63F9" w:rsidRDefault="003D63F9">
    <w:pPr>
      <w:pStyle w:val="Rodap"/>
      <w:jc w:val="right"/>
    </w:pPr>
  </w:p>
  <w:p w14:paraId="54402A3D" w14:textId="77777777" w:rsidR="003D63F9" w:rsidRDefault="003D63F9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3DD21E" w14:textId="77777777" w:rsidR="00A92157" w:rsidRDefault="00A92157">
      <w:pPr>
        <w:spacing w:after="0" w:line="240" w:lineRule="auto"/>
      </w:pPr>
      <w:r>
        <w:separator/>
      </w:r>
    </w:p>
  </w:footnote>
  <w:footnote w:type="continuationSeparator" w:id="0">
    <w:p w14:paraId="4695EFCA" w14:textId="77777777" w:rsidR="00A92157" w:rsidRDefault="00A9215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F81577E"/>
    <w:multiLevelType w:val="hybridMultilevel"/>
    <w:tmpl w:val="8306015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BDB5940"/>
    <w:multiLevelType w:val="hybridMultilevel"/>
    <w:tmpl w:val="6CE03A28"/>
    <w:lvl w:ilvl="0" w:tplc="0416000F">
      <w:start w:val="1"/>
      <w:numFmt w:val="decimal"/>
      <w:lvlText w:val="%1."/>
      <w:lvlJc w:val="left"/>
      <w:pPr>
        <w:ind w:left="1069" w:hanging="360"/>
      </w:p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ws7Q0MjM3NDG0sDBV0lEKTi0uzszPAymwrAUASu4AwCwAAAA="/>
  </w:docVars>
  <w:rsids>
    <w:rsidRoot w:val="00AB3BD8"/>
    <w:rsid w:val="0000286E"/>
    <w:rsid w:val="00003144"/>
    <w:rsid w:val="000036C7"/>
    <w:rsid w:val="00013D0B"/>
    <w:rsid w:val="000165BE"/>
    <w:rsid w:val="000204DE"/>
    <w:rsid w:val="000249A4"/>
    <w:rsid w:val="00043009"/>
    <w:rsid w:val="000503EE"/>
    <w:rsid w:val="00050959"/>
    <w:rsid w:val="00052A7C"/>
    <w:rsid w:val="000538B1"/>
    <w:rsid w:val="00054D1C"/>
    <w:rsid w:val="000562D5"/>
    <w:rsid w:val="00057DEF"/>
    <w:rsid w:val="00057EA1"/>
    <w:rsid w:val="00060B68"/>
    <w:rsid w:val="0006520E"/>
    <w:rsid w:val="000668FA"/>
    <w:rsid w:val="00072667"/>
    <w:rsid w:val="00073BDF"/>
    <w:rsid w:val="0008796D"/>
    <w:rsid w:val="000909A0"/>
    <w:rsid w:val="00092C87"/>
    <w:rsid w:val="00095DAD"/>
    <w:rsid w:val="00095E35"/>
    <w:rsid w:val="00096D34"/>
    <w:rsid w:val="00097035"/>
    <w:rsid w:val="000A0948"/>
    <w:rsid w:val="000A1BA5"/>
    <w:rsid w:val="000A5B20"/>
    <w:rsid w:val="000B2191"/>
    <w:rsid w:val="000C2467"/>
    <w:rsid w:val="000C3E4D"/>
    <w:rsid w:val="000C6E6D"/>
    <w:rsid w:val="000C7371"/>
    <w:rsid w:val="000C75FA"/>
    <w:rsid w:val="000C7A33"/>
    <w:rsid w:val="000C7BCD"/>
    <w:rsid w:val="000D07B9"/>
    <w:rsid w:val="000D532A"/>
    <w:rsid w:val="000D5DE4"/>
    <w:rsid w:val="000D71E0"/>
    <w:rsid w:val="000D7512"/>
    <w:rsid w:val="000E0967"/>
    <w:rsid w:val="000E158D"/>
    <w:rsid w:val="000E1DE6"/>
    <w:rsid w:val="000E20C4"/>
    <w:rsid w:val="000E2788"/>
    <w:rsid w:val="000F0339"/>
    <w:rsid w:val="000F0A42"/>
    <w:rsid w:val="000F2A55"/>
    <w:rsid w:val="000F2D87"/>
    <w:rsid w:val="000F3A6C"/>
    <w:rsid w:val="000F4F5B"/>
    <w:rsid w:val="000F6399"/>
    <w:rsid w:val="001003F7"/>
    <w:rsid w:val="00101220"/>
    <w:rsid w:val="00101B8C"/>
    <w:rsid w:val="00102DA8"/>
    <w:rsid w:val="00102ED5"/>
    <w:rsid w:val="00111707"/>
    <w:rsid w:val="00117A65"/>
    <w:rsid w:val="0012290D"/>
    <w:rsid w:val="001254B2"/>
    <w:rsid w:val="001275E4"/>
    <w:rsid w:val="001309EB"/>
    <w:rsid w:val="0013144C"/>
    <w:rsid w:val="0013325D"/>
    <w:rsid w:val="00140185"/>
    <w:rsid w:val="00140F6A"/>
    <w:rsid w:val="00144193"/>
    <w:rsid w:val="001454D1"/>
    <w:rsid w:val="0014616D"/>
    <w:rsid w:val="0015333B"/>
    <w:rsid w:val="0015512D"/>
    <w:rsid w:val="0015565D"/>
    <w:rsid w:val="00155DBE"/>
    <w:rsid w:val="00162D35"/>
    <w:rsid w:val="001663FF"/>
    <w:rsid w:val="001719A8"/>
    <w:rsid w:val="00171EC1"/>
    <w:rsid w:val="001767F5"/>
    <w:rsid w:val="00176848"/>
    <w:rsid w:val="00177363"/>
    <w:rsid w:val="00177F9C"/>
    <w:rsid w:val="00177FBD"/>
    <w:rsid w:val="00184831"/>
    <w:rsid w:val="0018534F"/>
    <w:rsid w:val="001914F7"/>
    <w:rsid w:val="001917ED"/>
    <w:rsid w:val="00193C97"/>
    <w:rsid w:val="00196683"/>
    <w:rsid w:val="001966C1"/>
    <w:rsid w:val="001A1DD4"/>
    <w:rsid w:val="001A20E7"/>
    <w:rsid w:val="001A4230"/>
    <w:rsid w:val="001A44A9"/>
    <w:rsid w:val="001A4ADD"/>
    <w:rsid w:val="001A661D"/>
    <w:rsid w:val="001A6D00"/>
    <w:rsid w:val="001A7EF0"/>
    <w:rsid w:val="001A7FB5"/>
    <w:rsid w:val="001B3E4C"/>
    <w:rsid w:val="001B4DBC"/>
    <w:rsid w:val="001B5782"/>
    <w:rsid w:val="001B5A18"/>
    <w:rsid w:val="001B60FB"/>
    <w:rsid w:val="001C2B82"/>
    <w:rsid w:val="001C3592"/>
    <w:rsid w:val="001C4D9E"/>
    <w:rsid w:val="001C508C"/>
    <w:rsid w:val="001C71DB"/>
    <w:rsid w:val="001C7331"/>
    <w:rsid w:val="001C7773"/>
    <w:rsid w:val="001D12A1"/>
    <w:rsid w:val="001D17DA"/>
    <w:rsid w:val="001E0D75"/>
    <w:rsid w:val="001E1E04"/>
    <w:rsid w:val="001E2A35"/>
    <w:rsid w:val="001E35F1"/>
    <w:rsid w:val="001E5E0E"/>
    <w:rsid w:val="001E6D9C"/>
    <w:rsid w:val="001F1102"/>
    <w:rsid w:val="001F238A"/>
    <w:rsid w:val="001F4F39"/>
    <w:rsid w:val="001F7C4E"/>
    <w:rsid w:val="00203C9B"/>
    <w:rsid w:val="00203FB1"/>
    <w:rsid w:val="00205962"/>
    <w:rsid w:val="00205DCD"/>
    <w:rsid w:val="0020730D"/>
    <w:rsid w:val="00216061"/>
    <w:rsid w:val="002167FC"/>
    <w:rsid w:val="00217B9D"/>
    <w:rsid w:val="00217DB4"/>
    <w:rsid w:val="00223DA0"/>
    <w:rsid w:val="00225900"/>
    <w:rsid w:val="0023149F"/>
    <w:rsid w:val="002358B7"/>
    <w:rsid w:val="00236259"/>
    <w:rsid w:val="00237763"/>
    <w:rsid w:val="00242430"/>
    <w:rsid w:val="0024290A"/>
    <w:rsid w:val="00242E60"/>
    <w:rsid w:val="002546BF"/>
    <w:rsid w:val="00260A9E"/>
    <w:rsid w:val="00260B21"/>
    <w:rsid w:val="002646B3"/>
    <w:rsid w:val="00266DA1"/>
    <w:rsid w:val="002709A6"/>
    <w:rsid w:val="00273506"/>
    <w:rsid w:val="00281330"/>
    <w:rsid w:val="0028326D"/>
    <w:rsid w:val="00283982"/>
    <w:rsid w:val="00284A6B"/>
    <w:rsid w:val="00284E3C"/>
    <w:rsid w:val="00292C94"/>
    <w:rsid w:val="002A1518"/>
    <w:rsid w:val="002A4391"/>
    <w:rsid w:val="002A45CD"/>
    <w:rsid w:val="002A6CD9"/>
    <w:rsid w:val="002A6F35"/>
    <w:rsid w:val="002B0A16"/>
    <w:rsid w:val="002B2A9A"/>
    <w:rsid w:val="002B3A1F"/>
    <w:rsid w:val="002B4617"/>
    <w:rsid w:val="002B5545"/>
    <w:rsid w:val="002B5AD6"/>
    <w:rsid w:val="002B7001"/>
    <w:rsid w:val="002C449C"/>
    <w:rsid w:val="002C52B4"/>
    <w:rsid w:val="002D083F"/>
    <w:rsid w:val="002D2F5B"/>
    <w:rsid w:val="002D363A"/>
    <w:rsid w:val="002D6458"/>
    <w:rsid w:val="002D654A"/>
    <w:rsid w:val="002D71A2"/>
    <w:rsid w:val="002E4078"/>
    <w:rsid w:val="002E413D"/>
    <w:rsid w:val="002E41C3"/>
    <w:rsid w:val="002E7074"/>
    <w:rsid w:val="002F5725"/>
    <w:rsid w:val="00304BD2"/>
    <w:rsid w:val="00304E99"/>
    <w:rsid w:val="00307805"/>
    <w:rsid w:val="003100D0"/>
    <w:rsid w:val="00311EA0"/>
    <w:rsid w:val="00312B1F"/>
    <w:rsid w:val="00314479"/>
    <w:rsid w:val="0031520C"/>
    <w:rsid w:val="00316518"/>
    <w:rsid w:val="00316E00"/>
    <w:rsid w:val="003244FB"/>
    <w:rsid w:val="00326FF3"/>
    <w:rsid w:val="0033378E"/>
    <w:rsid w:val="00337C27"/>
    <w:rsid w:val="0034037E"/>
    <w:rsid w:val="003466F5"/>
    <w:rsid w:val="00347481"/>
    <w:rsid w:val="00347C89"/>
    <w:rsid w:val="003501E8"/>
    <w:rsid w:val="0035326D"/>
    <w:rsid w:val="0035467E"/>
    <w:rsid w:val="00354929"/>
    <w:rsid w:val="00356480"/>
    <w:rsid w:val="00357B2E"/>
    <w:rsid w:val="00362404"/>
    <w:rsid w:val="00362D36"/>
    <w:rsid w:val="00365EE2"/>
    <w:rsid w:val="00366C0C"/>
    <w:rsid w:val="00367E4F"/>
    <w:rsid w:val="00370279"/>
    <w:rsid w:val="00371BE8"/>
    <w:rsid w:val="00380DB3"/>
    <w:rsid w:val="00384913"/>
    <w:rsid w:val="00386B3D"/>
    <w:rsid w:val="00391A9B"/>
    <w:rsid w:val="00392EBA"/>
    <w:rsid w:val="00395EBF"/>
    <w:rsid w:val="003A0336"/>
    <w:rsid w:val="003A064A"/>
    <w:rsid w:val="003A0EDB"/>
    <w:rsid w:val="003A31AA"/>
    <w:rsid w:val="003A68F6"/>
    <w:rsid w:val="003B3ECE"/>
    <w:rsid w:val="003C2287"/>
    <w:rsid w:val="003C4000"/>
    <w:rsid w:val="003D4EFE"/>
    <w:rsid w:val="003D63F9"/>
    <w:rsid w:val="003D7BBA"/>
    <w:rsid w:val="003E27AA"/>
    <w:rsid w:val="003E2801"/>
    <w:rsid w:val="003E29A3"/>
    <w:rsid w:val="003E5FCD"/>
    <w:rsid w:val="003F0B5B"/>
    <w:rsid w:val="003F205F"/>
    <w:rsid w:val="003F3D24"/>
    <w:rsid w:val="003F7E4F"/>
    <w:rsid w:val="0040190D"/>
    <w:rsid w:val="0040483B"/>
    <w:rsid w:val="004071CF"/>
    <w:rsid w:val="00410381"/>
    <w:rsid w:val="00414B86"/>
    <w:rsid w:val="00417923"/>
    <w:rsid w:val="00417A31"/>
    <w:rsid w:val="00420379"/>
    <w:rsid w:val="004227A5"/>
    <w:rsid w:val="0043473A"/>
    <w:rsid w:val="00442E9F"/>
    <w:rsid w:val="00450588"/>
    <w:rsid w:val="00451BEA"/>
    <w:rsid w:val="004540CA"/>
    <w:rsid w:val="004554C6"/>
    <w:rsid w:val="0045772F"/>
    <w:rsid w:val="00457C9D"/>
    <w:rsid w:val="0046412E"/>
    <w:rsid w:val="0047073B"/>
    <w:rsid w:val="00471BE3"/>
    <w:rsid w:val="00471D68"/>
    <w:rsid w:val="00472284"/>
    <w:rsid w:val="0047258C"/>
    <w:rsid w:val="00472BC0"/>
    <w:rsid w:val="004810E5"/>
    <w:rsid w:val="00487283"/>
    <w:rsid w:val="00487A14"/>
    <w:rsid w:val="0049474D"/>
    <w:rsid w:val="004956F6"/>
    <w:rsid w:val="0049702C"/>
    <w:rsid w:val="00497675"/>
    <w:rsid w:val="004A04BB"/>
    <w:rsid w:val="004A148A"/>
    <w:rsid w:val="004A1B7A"/>
    <w:rsid w:val="004A57AD"/>
    <w:rsid w:val="004B1460"/>
    <w:rsid w:val="004B6546"/>
    <w:rsid w:val="004B6B82"/>
    <w:rsid w:val="004C204A"/>
    <w:rsid w:val="004C213B"/>
    <w:rsid w:val="004C3A6E"/>
    <w:rsid w:val="004C544A"/>
    <w:rsid w:val="004D45A7"/>
    <w:rsid w:val="004D6D21"/>
    <w:rsid w:val="004D7466"/>
    <w:rsid w:val="004E019D"/>
    <w:rsid w:val="004E08FC"/>
    <w:rsid w:val="004E0AED"/>
    <w:rsid w:val="004E5E02"/>
    <w:rsid w:val="004F16E9"/>
    <w:rsid w:val="004F44A0"/>
    <w:rsid w:val="005008DC"/>
    <w:rsid w:val="00507D5F"/>
    <w:rsid w:val="00510E60"/>
    <w:rsid w:val="00513259"/>
    <w:rsid w:val="00516512"/>
    <w:rsid w:val="00520076"/>
    <w:rsid w:val="00520A81"/>
    <w:rsid w:val="005231A4"/>
    <w:rsid w:val="00525383"/>
    <w:rsid w:val="00527FFA"/>
    <w:rsid w:val="00537DCF"/>
    <w:rsid w:val="0054042C"/>
    <w:rsid w:val="005434CA"/>
    <w:rsid w:val="00546675"/>
    <w:rsid w:val="0055498D"/>
    <w:rsid w:val="005577A4"/>
    <w:rsid w:val="00560039"/>
    <w:rsid w:val="0056472D"/>
    <w:rsid w:val="005701DD"/>
    <w:rsid w:val="00571247"/>
    <w:rsid w:val="0057636B"/>
    <w:rsid w:val="0057678B"/>
    <w:rsid w:val="005869D8"/>
    <w:rsid w:val="0059051E"/>
    <w:rsid w:val="0059533F"/>
    <w:rsid w:val="00597AA5"/>
    <w:rsid w:val="00597C65"/>
    <w:rsid w:val="005A07B9"/>
    <w:rsid w:val="005A2EC1"/>
    <w:rsid w:val="005A44B9"/>
    <w:rsid w:val="005A4FAE"/>
    <w:rsid w:val="005A635C"/>
    <w:rsid w:val="005A6BBF"/>
    <w:rsid w:val="005B1410"/>
    <w:rsid w:val="005B2B09"/>
    <w:rsid w:val="005B46A6"/>
    <w:rsid w:val="005B74B7"/>
    <w:rsid w:val="005C4E7D"/>
    <w:rsid w:val="005C653B"/>
    <w:rsid w:val="005D13A4"/>
    <w:rsid w:val="005D191E"/>
    <w:rsid w:val="005D1A20"/>
    <w:rsid w:val="005D2B0E"/>
    <w:rsid w:val="005D5602"/>
    <w:rsid w:val="005E00C6"/>
    <w:rsid w:val="005E5DA1"/>
    <w:rsid w:val="005E60EE"/>
    <w:rsid w:val="005E6F45"/>
    <w:rsid w:val="005F01A0"/>
    <w:rsid w:val="005F1603"/>
    <w:rsid w:val="005F4C27"/>
    <w:rsid w:val="006012FC"/>
    <w:rsid w:val="00601AEB"/>
    <w:rsid w:val="00634B93"/>
    <w:rsid w:val="00644575"/>
    <w:rsid w:val="006446B1"/>
    <w:rsid w:val="0064634A"/>
    <w:rsid w:val="00646C39"/>
    <w:rsid w:val="0065308C"/>
    <w:rsid w:val="0065402A"/>
    <w:rsid w:val="00654A70"/>
    <w:rsid w:val="00656485"/>
    <w:rsid w:val="006576F3"/>
    <w:rsid w:val="00662038"/>
    <w:rsid w:val="00663F64"/>
    <w:rsid w:val="00664015"/>
    <w:rsid w:val="0066767E"/>
    <w:rsid w:val="006704AD"/>
    <w:rsid w:val="006709EB"/>
    <w:rsid w:val="00673C84"/>
    <w:rsid w:val="006744F4"/>
    <w:rsid w:val="00676A10"/>
    <w:rsid w:val="006770F7"/>
    <w:rsid w:val="006804A4"/>
    <w:rsid w:val="00681A16"/>
    <w:rsid w:val="006904F6"/>
    <w:rsid w:val="006947BE"/>
    <w:rsid w:val="006A3D7F"/>
    <w:rsid w:val="006A7B4A"/>
    <w:rsid w:val="006B21E6"/>
    <w:rsid w:val="006B72D2"/>
    <w:rsid w:val="006C22AE"/>
    <w:rsid w:val="006C4124"/>
    <w:rsid w:val="006D0375"/>
    <w:rsid w:val="006D603C"/>
    <w:rsid w:val="006D606B"/>
    <w:rsid w:val="006D6ED0"/>
    <w:rsid w:val="006E012A"/>
    <w:rsid w:val="006E0573"/>
    <w:rsid w:val="006E0F32"/>
    <w:rsid w:val="006F1DA5"/>
    <w:rsid w:val="006F28F0"/>
    <w:rsid w:val="006F607E"/>
    <w:rsid w:val="00700B7D"/>
    <w:rsid w:val="007013AC"/>
    <w:rsid w:val="00701F02"/>
    <w:rsid w:val="00704F86"/>
    <w:rsid w:val="007214D1"/>
    <w:rsid w:val="00723F49"/>
    <w:rsid w:val="00732C1F"/>
    <w:rsid w:val="00742BC6"/>
    <w:rsid w:val="00743502"/>
    <w:rsid w:val="007435F5"/>
    <w:rsid w:val="0074475E"/>
    <w:rsid w:val="00746F24"/>
    <w:rsid w:val="00747E52"/>
    <w:rsid w:val="007503AE"/>
    <w:rsid w:val="00751C30"/>
    <w:rsid w:val="007527A7"/>
    <w:rsid w:val="0075285B"/>
    <w:rsid w:val="007657F0"/>
    <w:rsid w:val="007700C0"/>
    <w:rsid w:val="007717FA"/>
    <w:rsid w:val="00772780"/>
    <w:rsid w:val="00773DE6"/>
    <w:rsid w:val="00774733"/>
    <w:rsid w:val="007776C4"/>
    <w:rsid w:val="007777E8"/>
    <w:rsid w:val="00780D75"/>
    <w:rsid w:val="00782309"/>
    <w:rsid w:val="0078597C"/>
    <w:rsid w:val="007859D0"/>
    <w:rsid w:val="007911FA"/>
    <w:rsid w:val="00791203"/>
    <w:rsid w:val="00794A19"/>
    <w:rsid w:val="007A7843"/>
    <w:rsid w:val="007A7BC6"/>
    <w:rsid w:val="007A7D83"/>
    <w:rsid w:val="007B276C"/>
    <w:rsid w:val="007B37FB"/>
    <w:rsid w:val="007B3A5F"/>
    <w:rsid w:val="007C01CD"/>
    <w:rsid w:val="007C0328"/>
    <w:rsid w:val="007C518C"/>
    <w:rsid w:val="007C52DE"/>
    <w:rsid w:val="007C5A41"/>
    <w:rsid w:val="007C5DD0"/>
    <w:rsid w:val="007E516C"/>
    <w:rsid w:val="007E5186"/>
    <w:rsid w:val="007E532E"/>
    <w:rsid w:val="007E7669"/>
    <w:rsid w:val="007F1BF9"/>
    <w:rsid w:val="007F20AB"/>
    <w:rsid w:val="007F63D9"/>
    <w:rsid w:val="007F68C1"/>
    <w:rsid w:val="00803963"/>
    <w:rsid w:val="00810CF5"/>
    <w:rsid w:val="008207CF"/>
    <w:rsid w:val="00820E13"/>
    <w:rsid w:val="00823BC1"/>
    <w:rsid w:val="008279C2"/>
    <w:rsid w:val="0083271C"/>
    <w:rsid w:val="00832B49"/>
    <w:rsid w:val="00832D5C"/>
    <w:rsid w:val="00833680"/>
    <w:rsid w:val="008419A9"/>
    <w:rsid w:val="008458C6"/>
    <w:rsid w:val="00850802"/>
    <w:rsid w:val="008528C0"/>
    <w:rsid w:val="008530E2"/>
    <w:rsid w:val="00854518"/>
    <w:rsid w:val="00854E77"/>
    <w:rsid w:val="00857426"/>
    <w:rsid w:val="00857FC6"/>
    <w:rsid w:val="00860CAF"/>
    <w:rsid w:val="00860DB6"/>
    <w:rsid w:val="00862669"/>
    <w:rsid w:val="00862C25"/>
    <w:rsid w:val="008730F6"/>
    <w:rsid w:val="00880EC6"/>
    <w:rsid w:val="008829F6"/>
    <w:rsid w:val="00887880"/>
    <w:rsid w:val="00891E54"/>
    <w:rsid w:val="00892749"/>
    <w:rsid w:val="0089380C"/>
    <w:rsid w:val="008A08F9"/>
    <w:rsid w:val="008A2911"/>
    <w:rsid w:val="008A4692"/>
    <w:rsid w:val="008A4E19"/>
    <w:rsid w:val="008B0EC7"/>
    <w:rsid w:val="008B1105"/>
    <w:rsid w:val="008B1657"/>
    <w:rsid w:val="008B17EE"/>
    <w:rsid w:val="008B3D64"/>
    <w:rsid w:val="008B4288"/>
    <w:rsid w:val="008B478F"/>
    <w:rsid w:val="008B4E93"/>
    <w:rsid w:val="008B536F"/>
    <w:rsid w:val="008C15A0"/>
    <w:rsid w:val="008C2C32"/>
    <w:rsid w:val="008C47FC"/>
    <w:rsid w:val="008C64B9"/>
    <w:rsid w:val="008D2A7C"/>
    <w:rsid w:val="008E4A1D"/>
    <w:rsid w:val="008E7601"/>
    <w:rsid w:val="008F0B0E"/>
    <w:rsid w:val="008F3F30"/>
    <w:rsid w:val="008F774E"/>
    <w:rsid w:val="00904031"/>
    <w:rsid w:val="00906B8D"/>
    <w:rsid w:val="00913378"/>
    <w:rsid w:val="00913C46"/>
    <w:rsid w:val="0091451D"/>
    <w:rsid w:val="0091511B"/>
    <w:rsid w:val="00916383"/>
    <w:rsid w:val="009166E3"/>
    <w:rsid w:val="00917486"/>
    <w:rsid w:val="0091793F"/>
    <w:rsid w:val="009216F9"/>
    <w:rsid w:val="009236D2"/>
    <w:rsid w:val="009256CA"/>
    <w:rsid w:val="00927B80"/>
    <w:rsid w:val="00933C05"/>
    <w:rsid w:val="009351E7"/>
    <w:rsid w:val="00935DD1"/>
    <w:rsid w:val="00936E1B"/>
    <w:rsid w:val="009372F7"/>
    <w:rsid w:val="00940E33"/>
    <w:rsid w:val="009473E9"/>
    <w:rsid w:val="00950F33"/>
    <w:rsid w:val="009557D8"/>
    <w:rsid w:val="00956FB3"/>
    <w:rsid w:val="00966718"/>
    <w:rsid w:val="009862B9"/>
    <w:rsid w:val="009906CB"/>
    <w:rsid w:val="0099790B"/>
    <w:rsid w:val="009A073F"/>
    <w:rsid w:val="009A0FBA"/>
    <w:rsid w:val="009A1FA3"/>
    <w:rsid w:val="009A25D3"/>
    <w:rsid w:val="009A39EB"/>
    <w:rsid w:val="009A5851"/>
    <w:rsid w:val="009A7401"/>
    <w:rsid w:val="009A7AF3"/>
    <w:rsid w:val="009B1270"/>
    <w:rsid w:val="009B5DAF"/>
    <w:rsid w:val="009C06AB"/>
    <w:rsid w:val="009C1AB1"/>
    <w:rsid w:val="009C50DD"/>
    <w:rsid w:val="009C769C"/>
    <w:rsid w:val="009D2304"/>
    <w:rsid w:val="009D31D2"/>
    <w:rsid w:val="009D3315"/>
    <w:rsid w:val="009D50FA"/>
    <w:rsid w:val="009E2ACC"/>
    <w:rsid w:val="009E2FA9"/>
    <w:rsid w:val="009F166B"/>
    <w:rsid w:val="009F1BD2"/>
    <w:rsid w:val="009F1DB6"/>
    <w:rsid w:val="00A01686"/>
    <w:rsid w:val="00A02C1F"/>
    <w:rsid w:val="00A06419"/>
    <w:rsid w:val="00A10270"/>
    <w:rsid w:val="00A11274"/>
    <w:rsid w:val="00A11A97"/>
    <w:rsid w:val="00A13AC5"/>
    <w:rsid w:val="00A1497E"/>
    <w:rsid w:val="00A15FE2"/>
    <w:rsid w:val="00A177A0"/>
    <w:rsid w:val="00A20F8D"/>
    <w:rsid w:val="00A2606F"/>
    <w:rsid w:val="00A279FA"/>
    <w:rsid w:val="00A27B24"/>
    <w:rsid w:val="00A3425D"/>
    <w:rsid w:val="00A35CED"/>
    <w:rsid w:val="00A36EBC"/>
    <w:rsid w:val="00A410CF"/>
    <w:rsid w:val="00A44EA8"/>
    <w:rsid w:val="00A452D3"/>
    <w:rsid w:val="00A474C6"/>
    <w:rsid w:val="00A4793F"/>
    <w:rsid w:val="00A47AF2"/>
    <w:rsid w:val="00A50599"/>
    <w:rsid w:val="00A5104D"/>
    <w:rsid w:val="00A53CDB"/>
    <w:rsid w:val="00A617EA"/>
    <w:rsid w:val="00A6233D"/>
    <w:rsid w:val="00A64BAE"/>
    <w:rsid w:val="00A729C9"/>
    <w:rsid w:val="00A72CFD"/>
    <w:rsid w:val="00A80993"/>
    <w:rsid w:val="00A80C65"/>
    <w:rsid w:val="00A836A4"/>
    <w:rsid w:val="00A872A1"/>
    <w:rsid w:val="00A91087"/>
    <w:rsid w:val="00A92157"/>
    <w:rsid w:val="00A9218C"/>
    <w:rsid w:val="00A94733"/>
    <w:rsid w:val="00A95C65"/>
    <w:rsid w:val="00A9764E"/>
    <w:rsid w:val="00A97AE1"/>
    <w:rsid w:val="00AA11D1"/>
    <w:rsid w:val="00AA30FD"/>
    <w:rsid w:val="00AA3FBD"/>
    <w:rsid w:val="00AB25E7"/>
    <w:rsid w:val="00AB2DB5"/>
    <w:rsid w:val="00AB3AEC"/>
    <w:rsid w:val="00AB3BD8"/>
    <w:rsid w:val="00AB6F43"/>
    <w:rsid w:val="00AB77C0"/>
    <w:rsid w:val="00AC3076"/>
    <w:rsid w:val="00AC42ED"/>
    <w:rsid w:val="00AC4EF2"/>
    <w:rsid w:val="00AC5A2D"/>
    <w:rsid w:val="00AC75FE"/>
    <w:rsid w:val="00AD1DEC"/>
    <w:rsid w:val="00AD1EF4"/>
    <w:rsid w:val="00AD3B54"/>
    <w:rsid w:val="00AD6668"/>
    <w:rsid w:val="00AD7AEF"/>
    <w:rsid w:val="00AE052D"/>
    <w:rsid w:val="00AE1B42"/>
    <w:rsid w:val="00AE42C9"/>
    <w:rsid w:val="00AE6C94"/>
    <w:rsid w:val="00AE7746"/>
    <w:rsid w:val="00AF4303"/>
    <w:rsid w:val="00AF52FB"/>
    <w:rsid w:val="00AF7B7D"/>
    <w:rsid w:val="00B07E34"/>
    <w:rsid w:val="00B10DBD"/>
    <w:rsid w:val="00B12E71"/>
    <w:rsid w:val="00B16530"/>
    <w:rsid w:val="00B201CE"/>
    <w:rsid w:val="00B320BB"/>
    <w:rsid w:val="00B33A8B"/>
    <w:rsid w:val="00B3608F"/>
    <w:rsid w:val="00B36A69"/>
    <w:rsid w:val="00B37A18"/>
    <w:rsid w:val="00B40968"/>
    <w:rsid w:val="00B41C8D"/>
    <w:rsid w:val="00B450D5"/>
    <w:rsid w:val="00B51030"/>
    <w:rsid w:val="00B51E43"/>
    <w:rsid w:val="00B52A08"/>
    <w:rsid w:val="00B52C6C"/>
    <w:rsid w:val="00B52C7B"/>
    <w:rsid w:val="00B5515E"/>
    <w:rsid w:val="00B56E9C"/>
    <w:rsid w:val="00B62F52"/>
    <w:rsid w:val="00B64AB7"/>
    <w:rsid w:val="00B74605"/>
    <w:rsid w:val="00B765B6"/>
    <w:rsid w:val="00B819A3"/>
    <w:rsid w:val="00B94508"/>
    <w:rsid w:val="00B95458"/>
    <w:rsid w:val="00BA0434"/>
    <w:rsid w:val="00BA0FFE"/>
    <w:rsid w:val="00BA2316"/>
    <w:rsid w:val="00BA3854"/>
    <w:rsid w:val="00BA48C2"/>
    <w:rsid w:val="00BA49B7"/>
    <w:rsid w:val="00BA7AFC"/>
    <w:rsid w:val="00BB1EBC"/>
    <w:rsid w:val="00BB230A"/>
    <w:rsid w:val="00BB7B42"/>
    <w:rsid w:val="00BC13C3"/>
    <w:rsid w:val="00BC13F9"/>
    <w:rsid w:val="00BC353F"/>
    <w:rsid w:val="00BC4748"/>
    <w:rsid w:val="00BC6518"/>
    <w:rsid w:val="00BC6876"/>
    <w:rsid w:val="00BC7194"/>
    <w:rsid w:val="00BD0626"/>
    <w:rsid w:val="00BD066F"/>
    <w:rsid w:val="00BD2500"/>
    <w:rsid w:val="00BD4675"/>
    <w:rsid w:val="00BE1600"/>
    <w:rsid w:val="00BE3CC6"/>
    <w:rsid w:val="00BE4CD5"/>
    <w:rsid w:val="00BE5AEF"/>
    <w:rsid w:val="00BE6FC7"/>
    <w:rsid w:val="00BE7436"/>
    <w:rsid w:val="00BE7580"/>
    <w:rsid w:val="00BF0C83"/>
    <w:rsid w:val="00BF710D"/>
    <w:rsid w:val="00BF7CFB"/>
    <w:rsid w:val="00BF7FD4"/>
    <w:rsid w:val="00C03C3C"/>
    <w:rsid w:val="00C06E8D"/>
    <w:rsid w:val="00C15D78"/>
    <w:rsid w:val="00C163DF"/>
    <w:rsid w:val="00C16E45"/>
    <w:rsid w:val="00C226F0"/>
    <w:rsid w:val="00C247AC"/>
    <w:rsid w:val="00C309E4"/>
    <w:rsid w:val="00C30B18"/>
    <w:rsid w:val="00C326C3"/>
    <w:rsid w:val="00C35282"/>
    <w:rsid w:val="00C3530B"/>
    <w:rsid w:val="00C404ED"/>
    <w:rsid w:val="00C41839"/>
    <w:rsid w:val="00C44DF8"/>
    <w:rsid w:val="00C45D57"/>
    <w:rsid w:val="00C471CD"/>
    <w:rsid w:val="00C477E5"/>
    <w:rsid w:val="00C51369"/>
    <w:rsid w:val="00C67CC7"/>
    <w:rsid w:val="00C72457"/>
    <w:rsid w:val="00C74183"/>
    <w:rsid w:val="00C752DC"/>
    <w:rsid w:val="00C76814"/>
    <w:rsid w:val="00C77181"/>
    <w:rsid w:val="00C8002D"/>
    <w:rsid w:val="00C817FA"/>
    <w:rsid w:val="00C84EB1"/>
    <w:rsid w:val="00C86937"/>
    <w:rsid w:val="00C86AF3"/>
    <w:rsid w:val="00C878C2"/>
    <w:rsid w:val="00C932BD"/>
    <w:rsid w:val="00C96BE4"/>
    <w:rsid w:val="00C97BA8"/>
    <w:rsid w:val="00CA1A23"/>
    <w:rsid w:val="00CA3B4F"/>
    <w:rsid w:val="00CA3EE7"/>
    <w:rsid w:val="00CA4E82"/>
    <w:rsid w:val="00CB1031"/>
    <w:rsid w:val="00CB402A"/>
    <w:rsid w:val="00CB70B1"/>
    <w:rsid w:val="00CC28A0"/>
    <w:rsid w:val="00CC28BB"/>
    <w:rsid w:val="00CD0C1A"/>
    <w:rsid w:val="00CD3149"/>
    <w:rsid w:val="00CD3FA7"/>
    <w:rsid w:val="00CD625C"/>
    <w:rsid w:val="00CE2681"/>
    <w:rsid w:val="00CE4061"/>
    <w:rsid w:val="00CE428D"/>
    <w:rsid w:val="00CE4F6A"/>
    <w:rsid w:val="00CE61AB"/>
    <w:rsid w:val="00CE71B7"/>
    <w:rsid w:val="00CF09E7"/>
    <w:rsid w:val="00CF42E3"/>
    <w:rsid w:val="00CF4328"/>
    <w:rsid w:val="00CF542A"/>
    <w:rsid w:val="00D010E8"/>
    <w:rsid w:val="00D016BC"/>
    <w:rsid w:val="00D04C1E"/>
    <w:rsid w:val="00D05DA5"/>
    <w:rsid w:val="00D14411"/>
    <w:rsid w:val="00D15403"/>
    <w:rsid w:val="00D158F7"/>
    <w:rsid w:val="00D15F28"/>
    <w:rsid w:val="00D214C7"/>
    <w:rsid w:val="00D24A74"/>
    <w:rsid w:val="00D24CE2"/>
    <w:rsid w:val="00D27124"/>
    <w:rsid w:val="00D33816"/>
    <w:rsid w:val="00D36F5E"/>
    <w:rsid w:val="00D42394"/>
    <w:rsid w:val="00D46BAF"/>
    <w:rsid w:val="00D51362"/>
    <w:rsid w:val="00D62177"/>
    <w:rsid w:val="00D73221"/>
    <w:rsid w:val="00D74DA1"/>
    <w:rsid w:val="00D75D8C"/>
    <w:rsid w:val="00D81FDE"/>
    <w:rsid w:val="00D844FF"/>
    <w:rsid w:val="00D902AE"/>
    <w:rsid w:val="00D93B6C"/>
    <w:rsid w:val="00D94146"/>
    <w:rsid w:val="00D9431D"/>
    <w:rsid w:val="00D94C6F"/>
    <w:rsid w:val="00D95CE8"/>
    <w:rsid w:val="00D96948"/>
    <w:rsid w:val="00D976DD"/>
    <w:rsid w:val="00DA1201"/>
    <w:rsid w:val="00DA148D"/>
    <w:rsid w:val="00DA1824"/>
    <w:rsid w:val="00DA2301"/>
    <w:rsid w:val="00DA3152"/>
    <w:rsid w:val="00DA3436"/>
    <w:rsid w:val="00DA4C20"/>
    <w:rsid w:val="00DA5635"/>
    <w:rsid w:val="00DB6B08"/>
    <w:rsid w:val="00DC01CF"/>
    <w:rsid w:val="00DC0CEE"/>
    <w:rsid w:val="00DC691D"/>
    <w:rsid w:val="00DD3FE6"/>
    <w:rsid w:val="00DD4B7A"/>
    <w:rsid w:val="00DD5A86"/>
    <w:rsid w:val="00DE34A6"/>
    <w:rsid w:val="00DE632D"/>
    <w:rsid w:val="00DE6A95"/>
    <w:rsid w:val="00DF07B6"/>
    <w:rsid w:val="00DF0C46"/>
    <w:rsid w:val="00DF597A"/>
    <w:rsid w:val="00DF7729"/>
    <w:rsid w:val="00DF7DA8"/>
    <w:rsid w:val="00E10F87"/>
    <w:rsid w:val="00E15E8C"/>
    <w:rsid w:val="00E32CF6"/>
    <w:rsid w:val="00E3622E"/>
    <w:rsid w:val="00E42551"/>
    <w:rsid w:val="00E508A8"/>
    <w:rsid w:val="00E51373"/>
    <w:rsid w:val="00E55594"/>
    <w:rsid w:val="00E644D4"/>
    <w:rsid w:val="00E64A33"/>
    <w:rsid w:val="00E65DE9"/>
    <w:rsid w:val="00E67088"/>
    <w:rsid w:val="00E7154C"/>
    <w:rsid w:val="00E7216D"/>
    <w:rsid w:val="00E8470F"/>
    <w:rsid w:val="00E87AC0"/>
    <w:rsid w:val="00E90C42"/>
    <w:rsid w:val="00E92771"/>
    <w:rsid w:val="00E92E99"/>
    <w:rsid w:val="00E952D8"/>
    <w:rsid w:val="00EA0904"/>
    <w:rsid w:val="00EA0A62"/>
    <w:rsid w:val="00EA3971"/>
    <w:rsid w:val="00EB4961"/>
    <w:rsid w:val="00EB544D"/>
    <w:rsid w:val="00EC20F9"/>
    <w:rsid w:val="00EC52FA"/>
    <w:rsid w:val="00EC64FE"/>
    <w:rsid w:val="00ED1F98"/>
    <w:rsid w:val="00ED25D1"/>
    <w:rsid w:val="00ED387A"/>
    <w:rsid w:val="00ED63A0"/>
    <w:rsid w:val="00ED7A61"/>
    <w:rsid w:val="00EE553A"/>
    <w:rsid w:val="00EE5818"/>
    <w:rsid w:val="00EF5727"/>
    <w:rsid w:val="00EF64C2"/>
    <w:rsid w:val="00EF6E17"/>
    <w:rsid w:val="00EF7C4E"/>
    <w:rsid w:val="00F02C2D"/>
    <w:rsid w:val="00F032B2"/>
    <w:rsid w:val="00F03F3A"/>
    <w:rsid w:val="00F05215"/>
    <w:rsid w:val="00F06731"/>
    <w:rsid w:val="00F10E79"/>
    <w:rsid w:val="00F11A90"/>
    <w:rsid w:val="00F246CC"/>
    <w:rsid w:val="00F2476F"/>
    <w:rsid w:val="00F27783"/>
    <w:rsid w:val="00F31148"/>
    <w:rsid w:val="00F361B1"/>
    <w:rsid w:val="00F40144"/>
    <w:rsid w:val="00F41791"/>
    <w:rsid w:val="00F45872"/>
    <w:rsid w:val="00F458BE"/>
    <w:rsid w:val="00F4700C"/>
    <w:rsid w:val="00F50D8D"/>
    <w:rsid w:val="00F52E39"/>
    <w:rsid w:val="00F530ED"/>
    <w:rsid w:val="00F53579"/>
    <w:rsid w:val="00F6119D"/>
    <w:rsid w:val="00F62A69"/>
    <w:rsid w:val="00F6335A"/>
    <w:rsid w:val="00F6356D"/>
    <w:rsid w:val="00F66C82"/>
    <w:rsid w:val="00F67CA7"/>
    <w:rsid w:val="00F706DF"/>
    <w:rsid w:val="00F722FA"/>
    <w:rsid w:val="00F76235"/>
    <w:rsid w:val="00F806D6"/>
    <w:rsid w:val="00F93778"/>
    <w:rsid w:val="00FA08A6"/>
    <w:rsid w:val="00FA2863"/>
    <w:rsid w:val="00FA365E"/>
    <w:rsid w:val="00FA37E7"/>
    <w:rsid w:val="00FA4987"/>
    <w:rsid w:val="00FB1DEB"/>
    <w:rsid w:val="00FB5C57"/>
    <w:rsid w:val="00FB7A64"/>
    <w:rsid w:val="00FC48AA"/>
    <w:rsid w:val="00FC4D6F"/>
    <w:rsid w:val="00FD0940"/>
    <w:rsid w:val="00FD0EF8"/>
    <w:rsid w:val="00FD11AA"/>
    <w:rsid w:val="00FE1962"/>
    <w:rsid w:val="00FE4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71D99D"/>
  <w15:docId w15:val="{3A997C72-7CB3-4790-8866-AD828B1B73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9D50FA"/>
    <w:pPr>
      <w:ind w:left="720"/>
      <w:contextualSpacing/>
    </w:pPr>
  </w:style>
  <w:style w:type="paragraph" w:styleId="Bibliografia">
    <w:name w:val="Bibliography"/>
    <w:basedOn w:val="Normal"/>
    <w:next w:val="Normal"/>
    <w:uiPriority w:val="37"/>
    <w:unhideWhenUsed/>
    <w:rsid w:val="006F1DA5"/>
    <w:pPr>
      <w:spacing w:after="240" w:line="240" w:lineRule="auto"/>
    </w:pPr>
  </w:style>
  <w:style w:type="character" w:styleId="TextodoEspaoReservado">
    <w:name w:val="Placeholder Text"/>
    <w:basedOn w:val="Fontepargpadro"/>
    <w:uiPriority w:val="99"/>
    <w:semiHidden/>
    <w:rsid w:val="008B0EC7"/>
    <w:rPr>
      <w:color w:val="80808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B0E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B0EC7"/>
    <w:rPr>
      <w:rFonts w:ascii="Tahoma" w:hAnsi="Tahoma" w:cs="Tahoma"/>
      <w:sz w:val="16"/>
      <w:szCs w:val="16"/>
    </w:rPr>
  </w:style>
  <w:style w:type="table" w:styleId="Tabelacomgrade">
    <w:name w:val="Table Grid"/>
    <w:basedOn w:val="Tabelanormal"/>
    <w:uiPriority w:val="59"/>
    <w:rsid w:val="00095E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ubttulo">
    <w:name w:val="Subtitle"/>
    <w:basedOn w:val="Normal"/>
    <w:next w:val="Normal"/>
    <w:link w:val="SubttuloChar"/>
    <w:uiPriority w:val="11"/>
    <w:qFormat/>
    <w:rsid w:val="004F16E9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</w:rPr>
  </w:style>
  <w:style w:type="character" w:customStyle="1" w:styleId="SubttuloChar">
    <w:name w:val="Subtítulo Char"/>
    <w:basedOn w:val="Fontepargpadro"/>
    <w:link w:val="Subttulo"/>
    <w:uiPriority w:val="11"/>
    <w:rsid w:val="004F16E9"/>
    <w:rPr>
      <w:rFonts w:eastAsiaTheme="minorEastAsia"/>
      <w:color w:val="5A5A5A" w:themeColor="text1" w:themeTint="A5"/>
      <w:spacing w:val="15"/>
    </w:rPr>
  </w:style>
  <w:style w:type="paragraph" w:customStyle="1" w:styleId="Autor">
    <w:name w:val="Autor"/>
    <w:next w:val="Normal"/>
    <w:autoRedefine/>
    <w:rsid w:val="002E4078"/>
    <w:pPr>
      <w:spacing w:after="0" w:line="240" w:lineRule="auto"/>
      <w:jc w:val="center"/>
    </w:pPr>
    <w:rPr>
      <w:rFonts w:ascii="Arial" w:eastAsia="Times New Roman" w:hAnsi="Arial" w:cs="Times New Roman"/>
      <w:b/>
      <w:sz w:val="32"/>
      <w:szCs w:val="24"/>
      <w:lang w:eastAsia="pt-BR"/>
    </w:rPr>
  </w:style>
  <w:style w:type="paragraph" w:customStyle="1" w:styleId="CidadeAno">
    <w:name w:val="Cidade_Ano"/>
    <w:next w:val="Normal"/>
    <w:autoRedefine/>
    <w:rsid w:val="002E4078"/>
    <w:pPr>
      <w:spacing w:after="0" w:line="240" w:lineRule="auto"/>
      <w:jc w:val="center"/>
    </w:pPr>
    <w:rPr>
      <w:rFonts w:ascii="Arial" w:eastAsia="Times New Roman" w:hAnsi="Arial" w:cs="Times New Roman"/>
      <w:sz w:val="24"/>
      <w:szCs w:val="24"/>
      <w:lang w:eastAsia="pt-BR"/>
    </w:rPr>
  </w:style>
  <w:style w:type="paragraph" w:styleId="Rodap">
    <w:name w:val="footer"/>
    <w:basedOn w:val="Normal"/>
    <w:link w:val="RodapChar"/>
    <w:uiPriority w:val="99"/>
    <w:rsid w:val="002E4078"/>
    <w:pPr>
      <w:tabs>
        <w:tab w:val="center" w:pos="4252"/>
        <w:tab w:val="right" w:pos="8504"/>
      </w:tabs>
      <w:spacing w:after="0" w:line="360" w:lineRule="auto"/>
      <w:jc w:val="both"/>
    </w:pPr>
    <w:rPr>
      <w:rFonts w:ascii="Times New Roman" w:eastAsia="Times New Roman" w:hAnsi="Times New Roman" w:cs="Times New Roman"/>
      <w:szCs w:val="24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2E4078"/>
    <w:rPr>
      <w:rFonts w:ascii="Times New Roman" w:eastAsia="Times New Roman" w:hAnsi="Times New Roman" w:cs="Times New Roman"/>
      <w:szCs w:val="24"/>
      <w:lang w:eastAsia="pt-BR"/>
    </w:rPr>
  </w:style>
  <w:style w:type="paragraph" w:customStyle="1" w:styleId="SectionBody">
    <w:name w:val="Section Body"/>
    <w:rsid w:val="00CF09E7"/>
    <w:pPr>
      <w:suppressAutoHyphens/>
      <w:spacing w:after="0" w:line="240" w:lineRule="auto"/>
      <w:ind w:firstLine="340"/>
      <w:jc w:val="both"/>
    </w:pPr>
    <w:rPr>
      <w:rFonts w:ascii="Times New Roman" w:eastAsia="Arial" w:hAnsi="Times New Roman" w:cs="Times New Roman"/>
      <w:sz w:val="20"/>
      <w:szCs w:val="20"/>
      <w:lang w:val="en-US" w:eastAsia="ar-SA"/>
    </w:rPr>
  </w:style>
  <w:style w:type="table" w:styleId="TabelaSimples2">
    <w:name w:val="Plain Table 2"/>
    <w:basedOn w:val="Tabelanormal"/>
    <w:uiPriority w:val="42"/>
    <w:rsid w:val="000D5DE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Simples1">
    <w:name w:val="Plain Table 1"/>
    <w:basedOn w:val="Tabelanormal"/>
    <w:uiPriority w:val="41"/>
    <w:rsid w:val="00E7154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Fontepargpadro"/>
    <w:uiPriority w:val="99"/>
    <w:unhideWhenUsed/>
    <w:rsid w:val="00CB70B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71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00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3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2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1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01</TotalTime>
  <Pages>10</Pages>
  <Words>2335</Words>
  <Characters>12614</Characters>
  <Application>Microsoft Office Word</Application>
  <DocSecurity>0</DocSecurity>
  <Lines>105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uário do Windows</dc:creator>
  <cp:lastModifiedBy>Elias</cp:lastModifiedBy>
  <cp:revision>483</cp:revision>
  <cp:lastPrinted>2019-07-16T20:07:00Z</cp:lastPrinted>
  <dcterms:created xsi:type="dcterms:W3CDTF">2020-09-15T01:48:00Z</dcterms:created>
  <dcterms:modified xsi:type="dcterms:W3CDTF">2020-09-23T01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GPm42ZZT"/&gt;&lt;style id="http://www.zotero.org/styles/associacao-brasileira-de-normas-tecnica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